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E692CA" w14:textId="276D26D4" w:rsidR="00C1528A" w:rsidRPr="0069395A" w:rsidRDefault="00FA45EE" w:rsidP="00C1528A">
      <w:pPr>
        <w:spacing w:after="117" w:line="240" w:lineRule="auto"/>
        <w:ind w:left="33"/>
        <w:jc w:val="center"/>
        <w:rPr>
          <w:rFonts w:ascii="Times New Roman" w:eastAsiaTheme="minorHAnsi" w:hAnsi="Times New Roman"/>
          <w:b/>
          <w:bCs/>
          <w:color w:val="000000" w:themeColor="text1"/>
          <w:sz w:val="24"/>
          <w:szCs w:val="24"/>
          <w:lang w:val="id-ID"/>
        </w:rPr>
      </w:pPr>
      <w:bookmarkStart w:id="0" w:name="_Hlk186977140"/>
      <w:r>
        <w:rPr>
          <w:rFonts w:ascii="Times New Roman" w:hAnsi="Times New Roman"/>
          <w:b/>
          <w:bCs/>
          <w:color w:val="000000" w:themeColor="text1"/>
          <w:sz w:val="24"/>
          <w:szCs w:val="24"/>
          <w:lang w:val="id-ID"/>
        </w:rPr>
        <w:t>PENGEMBANGAN SISTEM SMART FARMING BERBASIS IOT MENGGUNAKAN ESP32 UNTUK TRACKING JALUR HEWAN TERNAK</w:t>
      </w:r>
    </w:p>
    <w:p w14:paraId="6D99F43F" w14:textId="77777777" w:rsidR="00C1528A" w:rsidRPr="0069395A" w:rsidRDefault="00C1528A" w:rsidP="00C1528A">
      <w:pPr>
        <w:spacing w:after="117" w:line="240" w:lineRule="auto"/>
        <w:ind w:left="33"/>
        <w:jc w:val="center"/>
        <w:rPr>
          <w:rFonts w:ascii="Times New Roman" w:hAnsi="Times New Roman"/>
          <w:b/>
          <w:bCs/>
          <w:color w:val="000000" w:themeColor="text1"/>
          <w:sz w:val="24"/>
          <w:szCs w:val="24"/>
          <w:lang w:val="id-ID"/>
        </w:rPr>
      </w:pPr>
    </w:p>
    <w:p w14:paraId="463BFCD0" w14:textId="77777777"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PROPOSAL</w:t>
      </w:r>
    </w:p>
    <w:p w14:paraId="065E8F02" w14:textId="77777777"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p>
    <w:p w14:paraId="74A0F23A" w14:textId="77777777"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Diajukan Sebagai Salah Satu Persyaratan Memperoleh Gelar</w:t>
      </w:r>
    </w:p>
    <w:p w14:paraId="5D79853E" w14:textId="22387ADA" w:rsidR="00C1528A" w:rsidRPr="0069395A" w:rsidRDefault="00C1528A" w:rsidP="007E29DC">
      <w:pPr>
        <w:spacing w:after="113" w:line="240" w:lineRule="auto"/>
        <w:ind w:left="10" w:right="-15"/>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Sarjana </w:t>
      </w:r>
      <w:r w:rsidR="00FA45EE">
        <w:rPr>
          <w:rFonts w:ascii="Times New Roman" w:eastAsia="Times New Roman" w:hAnsi="Times New Roman"/>
          <w:b/>
          <w:color w:val="000000" w:themeColor="text1"/>
          <w:sz w:val="24"/>
          <w:szCs w:val="24"/>
          <w:lang w:val="id-ID"/>
        </w:rPr>
        <w:t>Komputer</w:t>
      </w:r>
      <w:r w:rsidRPr="0069395A">
        <w:rPr>
          <w:rFonts w:ascii="Times New Roman" w:eastAsia="Times New Roman" w:hAnsi="Times New Roman"/>
          <w:b/>
          <w:color w:val="000000" w:themeColor="text1"/>
          <w:sz w:val="24"/>
          <w:szCs w:val="24"/>
          <w:lang w:val="id-ID"/>
        </w:rPr>
        <w:t xml:space="preserve"> (S.</w:t>
      </w:r>
      <w:r w:rsidR="00FA45EE">
        <w:rPr>
          <w:rFonts w:ascii="Times New Roman" w:eastAsia="Times New Roman" w:hAnsi="Times New Roman"/>
          <w:b/>
          <w:color w:val="000000" w:themeColor="text1"/>
          <w:sz w:val="24"/>
          <w:szCs w:val="24"/>
          <w:lang w:val="id-ID"/>
        </w:rPr>
        <w:t>Kom</w:t>
      </w:r>
      <w:r w:rsidRPr="0069395A">
        <w:rPr>
          <w:rFonts w:ascii="Times New Roman" w:eastAsia="Times New Roman" w:hAnsi="Times New Roman"/>
          <w:b/>
          <w:color w:val="000000" w:themeColor="text1"/>
          <w:sz w:val="24"/>
          <w:szCs w:val="24"/>
          <w:lang w:val="id-ID"/>
        </w:rPr>
        <w:t xml:space="preserve">) Pada Program Studi </w:t>
      </w:r>
      <w:r w:rsidR="00FA45EE">
        <w:rPr>
          <w:rFonts w:ascii="Times New Roman" w:eastAsia="Times New Roman" w:hAnsi="Times New Roman"/>
          <w:b/>
          <w:color w:val="000000" w:themeColor="text1"/>
          <w:sz w:val="24"/>
          <w:szCs w:val="24"/>
          <w:lang w:val="id-ID"/>
        </w:rPr>
        <w:t>Ilmu Komputer</w:t>
      </w:r>
    </w:p>
    <w:p w14:paraId="59622C31" w14:textId="77777777" w:rsidR="00FA45EE"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Fakultas </w:t>
      </w:r>
      <w:r w:rsidR="00FA45EE">
        <w:rPr>
          <w:rFonts w:ascii="Times New Roman" w:eastAsia="Times New Roman" w:hAnsi="Times New Roman"/>
          <w:b/>
          <w:color w:val="000000" w:themeColor="text1"/>
          <w:sz w:val="24"/>
          <w:szCs w:val="24"/>
          <w:lang w:val="id-ID"/>
        </w:rPr>
        <w:t>Teknik dan Ilmu Komputer</w:t>
      </w:r>
      <w:r w:rsidRPr="0069395A">
        <w:rPr>
          <w:rFonts w:ascii="Times New Roman" w:eastAsia="Times New Roman" w:hAnsi="Times New Roman"/>
          <w:b/>
          <w:color w:val="000000" w:themeColor="text1"/>
          <w:sz w:val="24"/>
          <w:szCs w:val="24"/>
          <w:lang w:val="id-ID"/>
        </w:rPr>
        <w:t xml:space="preserve"> </w:t>
      </w:r>
    </w:p>
    <w:p w14:paraId="19F98433" w14:textId="5D38715F"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Universitas Muhammadiyah Bima</w:t>
      </w:r>
    </w:p>
    <w:p w14:paraId="145168DA" w14:textId="77777777" w:rsidR="00C1528A" w:rsidRPr="0069395A" w:rsidRDefault="00C1528A" w:rsidP="00C1528A">
      <w:pPr>
        <w:spacing w:after="0" w:line="240" w:lineRule="auto"/>
        <w:ind w:left="33"/>
        <w:jc w:val="center"/>
        <w:rPr>
          <w:color w:val="000000" w:themeColor="text1"/>
          <w:sz w:val="24"/>
          <w:szCs w:val="24"/>
          <w:lang w:val="id-ID"/>
        </w:rPr>
      </w:pPr>
      <w:r w:rsidRPr="0069395A">
        <w:rPr>
          <w:color w:val="000000" w:themeColor="text1"/>
          <w:sz w:val="24"/>
          <w:szCs w:val="24"/>
          <w:lang w:val="id-ID"/>
        </w:rPr>
        <w:t xml:space="preserve"> </w:t>
      </w:r>
    </w:p>
    <w:p w14:paraId="1230423F" w14:textId="77777777" w:rsidR="00C1528A" w:rsidRPr="0069395A" w:rsidRDefault="00C1528A" w:rsidP="00C1528A">
      <w:pPr>
        <w:spacing w:after="0" w:line="240" w:lineRule="auto"/>
        <w:ind w:left="33"/>
        <w:jc w:val="center"/>
        <w:rPr>
          <w:rFonts w:asciiTheme="minorHAnsi" w:eastAsiaTheme="minorHAnsi" w:hAnsiTheme="minorHAnsi" w:cstheme="minorBidi"/>
          <w:color w:val="000000" w:themeColor="text1"/>
          <w:sz w:val="24"/>
          <w:szCs w:val="24"/>
          <w:lang w:val="id-ID"/>
        </w:rPr>
      </w:pPr>
    </w:p>
    <w:p w14:paraId="606A3690" w14:textId="77777777" w:rsidR="00C1528A" w:rsidRPr="0069395A" w:rsidRDefault="00C1528A" w:rsidP="00C1528A">
      <w:pPr>
        <w:spacing w:after="194" w:line="240" w:lineRule="auto"/>
        <w:ind w:left="2178"/>
        <w:rPr>
          <w:color w:val="000000" w:themeColor="text1"/>
          <w:sz w:val="24"/>
          <w:szCs w:val="24"/>
          <w:lang w:val="id-ID"/>
        </w:rPr>
      </w:pPr>
      <w:r w:rsidRPr="0069395A">
        <w:rPr>
          <w:rFonts w:ascii="Times New Roman" w:hAnsi="Times New Roman"/>
          <w:noProof/>
          <w:color w:val="000000" w:themeColor="text1"/>
          <w:sz w:val="24"/>
          <w:szCs w:val="24"/>
          <w:lang w:val="id-ID"/>
        </w:rPr>
        <w:drawing>
          <wp:inline distT="0" distB="0" distL="0" distR="0" wp14:anchorId="5FCEC406" wp14:editId="1A430D6C">
            <wp:extent cx="1955107" cy="1917258"/>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8338" cy="1959652"/>
                    </a:xfrm>
                    <a:prstGeom prst="rect">
                      <a:avLst/>
                    </a:prstGeom>
                    <a:noFill/>
                    <a:ln>
                      <a:noFill/>
                    </a:ln>
                  </pic:spPr>
                </pic:pic>
              </a:graphicData>
            </a:graphic>
          </wp:inline>
        </w:drawing>
      </w:r>
    </w:p>
    <w:p w14:paraId="65BC1DAF" w14:textId="77777777" w:rsidR="00C1528A" w:rsidRPr="0069395A" w:rsidRDefault="00C1528A" w:rsidP="00C1528A">
      <w:pPr>
        <w:spacing w:after="112" w:line="240" w:lineRule="auto"/>
        <w:ind w:left="33"/>
        <w:jc w:val="center"/>
        <w:rPr>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 </w:t>
      </w:r>
    </w:p>
    <w:p w14:paraId="7CCBA793" w14:textId="77777777" w:rsidR="00C1528A" w:rsidRPr="0069395A" w:rsidRDefault="00C1528A" w:rsidP="00C1528A">
      <w:pPr>
        <w:spacing w:after="118" w:line="240" w:lineRule="auto"/>
        <w:ind w:left="10" w:right="29"/>
        <w:jc w:val="center"/>
        <w:rPr>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OLEH :  </w:t>
      </w:r>
    </w:p>
    <w:p w14:paraId="2BE8ACE9" w14:textId="3EA28EDE" w:rsidR="00C1528A" w:rsidRPr="0069395A" w:rsidRDefault="00FA45EE" w:rsidP="00C1528A">
      <w:pPr>
        <w:spacing w:line="240" w:lineRule="auto"/>
        <w:jc w:val="center"/>
        <w:rPr>
          <w:rFonts w:ascii="Times New Roman" w:hAnsi="Times New Roman"/>
          <w:b/>
          <w:bCs/>
          <w:color w:val="000000" w:themeColor="text1"/>
          <w:sz w:val="24"/>
          <w:szCs w:val="24"/>
          <w:u w:val="single"/>
          <w:lang w:val="id-ID"/>
        </w:rPr>
      </w:pPr>
      <w:r>
        <w:rPr>
          <w:rFonts w:ascii="Times New Roman" w:hAnsi="Times New Roman"/>
          <w:b/>
          <w:bCs/>
          <w:color w:val="000000" w:themeColor="text1"/>
          <w:sz w:val="24"/>
          <w:szCs w:val="24"/>
          <w:u w:val="single"/>
          <w:lang w:val="id-ID"/>
        </w:rPr>
        <w:t>RIZKI FIKRIANSYAH</w:t>
      </w:r>
    </w:p>
    <w:p w14:paraId="183E3FE3" w14:textId="34ED5DC1" w:rsidR="00C1528A" w:rsidRPr="0069395A" w:rsidRDefault="00C1528A" w:rsidP="00C1528A">
      <w:pPr>
        <w:spacing w:line="240" w:lineRule="auto"/>
        <w:jc w:val="center"/>
        <w:rPr>
          <w:rFonts w:asciiTheme="minorHAnsi" w:hAnsiTheme="minorHAnsi" w:cstheme="minorBidi"/>
          <w:color w:val="000000" w:themeColor="text1"/>
          <w:sz w:val="24"/>
          <w:szCs w:val="24"/>
          <w:lang w:val="id-ID"/>
        </w:rPr>
      </w:pPr>
      <w:r w:rsidRPr="0069395A">
        <w:rPr>
          <w:rFonts w:ascii="Times New Roman" w:hAnsi="Times New Roman"/>
          <w:b/>
          <w:bCs/>
          <w:color w:val="000000" w:themeColor="text1"/>
          <w:sz w:val="24"/>
          <w:szCs w:val="24"/>
          <w:lang w:val="id-ID"/>
        </w:rPr>
        <w:t xml:space="preserve">Nim: </w:t>
      </w:r>
      <w:r w:rsidR="00FA45EE">
        <w:rPr>
          <w:rFonts w:ascii="Times New Roman" w:hAnsi="Times New Roman"/>
          <w:b/>
          <w:bCs/>
          <w:color w:val="000000" w:themeColor="text1"/>
          <w:sz w:val="24"/>
          <w:szCs w:val="24"/>
          <w:lang w:val="id-ID"/>
        </w:rPr>
        <w:t>B02220117</w:t>
      </w:r>
      <w:r w:rsidRPr="0069395A">
        <w:rPr>
          <w:color w:val="000000" w:themeColor="text1"/>
          <w:sz w:val="24"/>
          <w:szCs w:val="24"/>
          <w:lang w:val="id-ID"/>
        </w:rPr>
        <w:t xml:space="preserve"> </w:t>
      </w:r>
    </w:p>
    <w:p w14:paraId="2725A7C1" w14:textId="77777777" w:rsidR="00C1528A" w:rsidRPr="0069395A" w:rsidRDefault="00C1528A" w:rsidP="00C1528A">
      <w:pPr>
        <w:spacing w:line="240" w:lineRule="auto"/>
        <w:jc w:val="center"/>
        <w:rPr>
          <w:rFonts w:ascii="Times New Roman" w:hAnsi="Times New Roman"/>
          <w:b/>
          <w:bCs/>
          <w:color w:val="000000" w:themeColor="text1"/>
          <w:sz w:val="24"/>
          <w:szCs w:val="24"/>
          <w:lang w:val="id-ID"/>
        </w:rPr>
      </w:pPr>
    </w:p>
    <w:p w14:paraId="6AA16B1B" w14:textId="77777777" w:rsidR="00C1528A" w:rsidRPr="0069395A" w:rsidRDefault="00C1528A" w:rsidP="00C1528A">
      <w:pPr>
        <w:spacing w:after="0" w:line="240" w:lineRule="auto"/>
        <w:ind w:left="33"/>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 </w:t>
      </w:r>
    </w:p>
    <w:p w14:paraId="4D96DC66" w14:textId="77777777" w:rsidR="00C1528A" w:rsidRPr="0069395A" w:rsidRDefault="00C1528A" w:rsidP="00C1528A">
      <w:pPr>
        <w:spacing w:after="0" w:line="240" w:lineRule="auto"/>
        <w:ind w:left="33"/>
        <w:jc w:val="center"/>
        <w:rPr>
          <w:rFonts w:asciiTheme="minorHAnsi" w:eastAsiaTheme="minorHAnsi" w:hAnsiTheme="minorHAnsi" w:cstheme="minorBidi"/>
          <w:color w:val="000000" w:themeColor="text1"/>
          <w:sz w:val="24"/>
          <w:szCs w:val="24"/>
          <w:lang w:val="id-ID"/>
        </w:rPr>
      </w:pPr>
    </w:p>
    <w:p w14:paraId="2F921CFB" w14:textId="0F98DC9F" w:rsidR="00C1528A" w:rsidRPr="0069395A" w:rsidRDefault="00C1528A" w:rsidP="00C1528A">
      <w:pPr>
        <w:spacing w:line="240" w:lineRule="auto"/>
        <w:jc w:val="center"/>
        <w:rPr>
          <w:rFonts w:ascii="Times New Roman" w:hAnsi="Times New Roman"/>
          <w:b/>
          <w:bCs/>
          <w:color w:val="000000" w:themeColor="text1"/>
          <w:sz w:val="24"/>
          <w:szCs w:val="24"/>
          <w:lang w:val="id-ID"/>
        </w:rPr>
      </w:pPr>
      <w:r w:rsidRPr="0069395A">
        <w:rPr>
          <w:rFonts w:ascii="Times New Roman" w:hAnsi="Times New Roman"/>
          <w:b/>
          <w:bCs/>
          <w:color w:val="000000" w:themeColor="text1"/>
          <w:sz w:val="24"/>
          <w:szCs w:val="24"/>
          <w:lang w:val="id-ID"/>
        </w:rPr>
        <w:t xml:space="preserve">PROGRAM STUDI </w:t>
      </w:r>
      <w:r w:rsidR="00FA45EE">
        <w:rPr>
          <w:rFonts w:ascii="Times New Roman" w:hAnsi="Times New Roman"/>
          <w:b/>
          <w:bCs/>
          <w:color w:val="000000" w:themeColor="text1"/>
          <w:sz w:val="24"/>
          <w:szCs w:val="24"/>
          <w:lang w:val="id-ID"/>
        </w:rPr>
        <w:t>ILMU KOMPUTER</w:t>
      </w:r>
    </w:p>
    <w:p w14:paraId="136EA08E" w14:textId="50D9C89C" w:rsidR="00C1528A" w:rsidRPr="0069395A" w:rsidRDefault="00C1528A" w:rsidP="00C1528A">
      <w:pPr>
        <w:spacing w:line="240" w:lineRule="auto"/>
        <w:jc w:val="center"/>
        <w:rPr>
          <w:rFonts w:ascii="Times New Roman" w:hAnsi="Times New Roman"/>
          <w:b/>
          <w:bCs/>
          <w:color w:val="000000" w:themeColor="text1"/>
          <w:sz w:val="24"/>
          <w:szCs w:val="24"/>
          <w:lang w:val="id-ID"/>
        </w:rPr>
      </w:pPr>
      <w:r w:rsidRPr="0069395A">
        <w:rPr>
          <w:rFonts w:ascii="Times New Roman" w:hAnsi="Times New Roman"/>
          <w:b/>
          <w:bCs/>
          <w:color w:val="000000" w:themeColor="text1"/>
          <w:sz w:val="24"/>
          <w:szCs w:val="24"/>
          <w:lang w:val="id-ID"/>
        </w:rPr>
        <w:t xml:space="preserve">FAKULTAS </w:t>
      </w:r>
      <w:r w:rsidR="00FA45EE">
        <w:rPr>
          <w:rFonts w:ascii="Times New Roman" w:hAnsi="Times New Roman"/>
          <w:b/>
          <w:bCs/>
          <w:color w:val="000000" w:themeColor="text1"/>
          <w:sz w:val="24"/>
          <w:szCs w:val="24"/>
          <w:lang w:val="id-ID"/>
        </w:rPr>
        <w:t>TEKNIK DAN ILMU KOMPUTER</w:t>
      </w:r>
    </w:p>
    <w:p w14:paraId="1612131F" w14:textId="77777777" w:rsidR="00C1528A" w:rsidRPr="0069395A" w:rsidRDefault="00C1528A" w:rsidP="00C1528A">
      <w:pPr>
        <w:spacing w:line="240" w:lineRule="auto"/>
        <w:jc w:val="center"/>
        <w:rPr>
          <w:rFonts w:ascii="Times New Roman" w:hAnsi="Times New Roman"/>
          <w:b/>
          <w:bCs/>
          <w:color w:val="000000" w:themeColor="text1"/>
          <w:sz w:val="24"/>
          <w:szCs w:val="24"/>
          <w:lang w:val="id-ID"/>
        </w:rPr>
      </w:pPr>
      <w:r w:rsidRPr="0069395A">
        <w:rPr>
          <w:rFonts w:ascii="Times New Roman" w:hAnsi="Times New Roman"/>
          <w:b/>
          <w:bCs/>
          <w:color w:val="000000" w:themeColor="text1"/>
          <w:sz w:val="24"/>
          <w:szCs w:val="24"/>
          <w:lang w:val="id-ID"/>
        </w:rPr>
        <w:t>UNIVERSITAS MUHAMMADIYAH BIMA</w:t>
      </w:r>
    </w:p>
    <w:p w14:paraId="4E745431" w14:textId="23DBEF78" w:rsidR="00C1528A" w:rsidRPr="009D4727" w:rsidRDefault="00C1528A" w:rsidP="00C1528A">
      <w:pPr>
        <w:spacing w:line="240" w:lineRule="auto"/>
        <w:jc w:val="center"/>
        <w:rPr>
          <w:rFonts w:ascii="Times New Roman" w:hAnsi="Times New Roman"/>
          <w:b/>
          <w:bCs/>
          <w:color w:val="000000" w:themeColor="text1"/>
          <w:sz w:val="24"/>
          <w:szCs w:val="24"/>
        </w:rPr>
      </w:pPr>
      <w:r w:rsidRPr="0069395A">
        <w:rPr>
          <w:rFonts w:ascii="Times New Roman" w:hAnsi="Times New Roman"/>
          <w:b/>
          <w:bCs/>
          <w:color w:val="000000" w:themeColor="text1"/>
          <w:sz w:val="24"/>
          <w:szCs w:val="24"/>
          <w:lang w:val="id-ID"/>
        </w:rPr>
        <w:t>202</w:t>
      </w:r>
      <w:bookmarkEnd w:id="0"/>
      <w:r w:rsidR="009D4727">
        <w:rPr>
          <w:rFonts w:ascii="Times New Roman" w:hAnsi="Times New Roman"/>
          <w:b/>
          <w:bCs/>
          <w:color w:val="000000" w:themeColor="text1"/>
          <w:sz w:val="24"/>
          <w:szCs w:val="24"/>
        </w:rPr>
        <w:t>5</w:t>
      </w:r>
    </w:p>
    <w:p w14:paraId="38B2B4DF" w14:textId="77777777" w:rsidR="00807F16" w:rsidRPr="0069395A" w:rsidRDefault="00807F16" w:rsidP="008A2621">
      <w:pPr>
        <w:spacing w:after="117" w:line="480" w:lineRule="auto"/>
        <w:ind w:left="33"/>
        <w:jc w:val="center"/>
        <w:rPr>
          <w:rFonts w:ascii="Times New Roman" w:hAnsi="Times New Roman"/>
          <w:b/>
          <w:bCs/>
          <w:color w:val="000000" w:themeColor="text1"/>
          <w:sz w:val="24"/>
          <w:szCs w:val="24"/>
          <w:lang w:val="id-ID"/>
        </w:rPr>
      </w:pPr>
    </w:p>
    <w:p w14:paraId="6B9564C8" w14:textId="7E9940B7" w:rsidR="008A2621" w:rsidRDefault="00FA45EE" w:rsidP="008A2621">
      <w:pPr>
        <w:spacing w:after="117" w:line="480" w:lineRule="auto"/>
        <w:ind w:left="33"/>
        <w:jc w:val="center"/>
        <w:rPr>
          <w:rFonts w:ascii="Times New Roman" w:hAnsi="Times New Roman"/>
          <w:b/>
          <w:bCs/>
          <w:color w:val="000000" w:themeColor="text1"/>
          <w:sz w:val="24"/>
          <w:szCs w:val="24"/>
          <w:lang w:val="id-ID"/>
        </w:rPr>
      </w:pPr>
      <w:r>
        <w:rPr>
          <w:rFonts w:ascii="Times New Roman" w:hAnsi="Times New Roman"/>
          <w:b/>
          <w:bCs/>
          <w:color w:val="000000" w:themeColor="text1"/>
          <w:sz w:val="24"/>
          <w:szCs w:val="24"/>
          <w:lang w:val="id-ID"/>
        </w:rPr>
        <w:lastRenderedPageBreak/>
        <w:t>PENGEMBANGAN SISTEM SMART FARMING BERBASIS IOT MENGGUNAKAN ESP32 UNTUK TRACKING JALUR HEWAN TERNAK</w:t>
      </w:r>
    </w:p>
    <w:p w14:paraId="641A4DA8" w14:textId="3733A2DC" w:rsidR="009366CA" w:rsidRPr="0069395A" w:rsidRDefault="009366CA" w:rsidP="00AA5D42">
      <w:pPr>
        <w:pStyle w:val="Heading1"/>
        <w:rPr>
          <w:lang w:val="id-ID"/>
        </w:rPr>
      </w:pPr>
      <w:r>
        <w:rPr>
          <w:lang w:val="id-ID"/>
        </w:rPr>
        <w:t>BAB I</w:t>
      </w:r>
      <w:r w:rsidR="00515D25">
        <w:rPr>
          <w:lang w:val="id-ID"/>
        </w:rPr>
        <w:t xml:space="preserve"> </w:t>
      </w:r>
      <w:r>
        <w:rPr>
          <w:lang w:val="id-ID"/>
        </w:rPr>
        <w:t>PENDAHULUAN</w:t>
      </w:r>
    </w:p>
    <w:p w14:paraId="6ED1DF61" w14:textId="5A5C86EB" w:rsidR="003C5949" w:rsidRPr="00B15D76" w:rsidRDefault="00D17867" w:rsidP="00481546">
      <w:pPr>
        <w:pStyle w:val="Heading2"/>
        <w:numPr>
          <w:ilvl w:val="1"/>
          <w:numId w:val="49"/>
        </w:numPr>
        <w:rPr>
          <w:szCs w:val="32"/>
          <w:lang w:val="id-ID"/>
        </w:rPr>
      </w:pPr>
      <w:r w:rsidRPr="0069395A">
        <w:rPr>
          <w:lang w:val="id-ID"/>
        </w:rPr>
        <w:t>Latar Belakang</w:t>
      </w:r>
    </w:p>
    <w:p w14:paraId="7B3A3C09" w14:textId="2DF80378" w:rsidR="00DA114E" w:rsidRPr="007E29DC" w:rsidRDefault="0022723A" w:rsidP="00DA114E">
      <w:pPr>
        <w:pStyle w:val="ListParagraph"/>
        <w:spacing w:after="0" w:line="480" w:lineRule="auto"/>
        <w:ind w:left="360" w:firstLine="720"/>
        <w:jc w:val="both"/>
        <w:rPr>
          <w:rFonts w:ascii="Times New Roman" w:hAnsi="Times New Roman"/>
          <w:color w:val="000000" w:themeColor="text1"/>
          <w:sz w:val="24"/>
          <w:szCs w:val="24"/>
          <w:lang w:val="en-ID"/>
        </w:rPr>
      </w:pPr>
      <w:r w:rsidRPr="0022723A">
        <w:rPr>
          <w:rFonts w:ascii="Times New Roman" w:hAnsi="Times New Roman"/>
          <w:color w:val="000000" w:themeColor="text1"/>
          <w:sz w:val="24"/>
          <w:szCs w:val="24"/>
        </w:rPr>
        <w:t>Peternakan merupakan kegiatan pengembangbiakan dan pemeliharaan hewan yang dapat dilakukan dengan sistem kandang maupun sistem lepas. Di Indonesia, perternakan hewan masih kebanyakan berskala kecil dimana biasanya pemilik usaha peternakan menjadikan hewan ternaknya sebagai investasi dan tabungan. Hal ini menyebabkan Indonesia masih bergantung pada produk import hewan ternak dari negara yang memiliki peternakan berskala besar dan lebih modern. Namun tidak sedikit juga peternakan di Indonesia yang menerapkan sistem perternakan lepas yaitu dengan melepas hewan ternak di padang rumput</w:t>
      </w:r>
      <w:r w:rsidR="003A132F">
        <w:rPr>
          <w:rFonts w:ascii="Times New Roman" w:hAnsi="Times New Roman"/>
          <w:color w:val="000000" w:themeColor="text1"/>
          <w:sz w:val="24"/>
          <w:szCs w:val="24"/>
        </w:rPr>
        <w:t xml:space="preserve"> </w:t>
      </w:r>
      <w:r w:rsidR="003A132F">
        <w:rPr>
          <w:rFonts w:ascii="Times New Roman" w:hAnsi="Times New Roman"/>
          <w:color w:val="000000" w:themeColor="text1"/>
          <w:sz w:val="24"/>
          <w:szCs w:val="24"/>
        </w:rPr>
        <w:fldChar w:fldCharType="begin"/>
      </w:r>
      <w:r w:rsidR="003A132F">
        <w:rPr>
          <w:rFonts w:ascii="Times New Roman" w:hAnsi="Times New Roman"/>
          <w:color w:val="000000" w:themeColor="text1"/>
          <w:sz w:val="24"/>
          <w:szCs w:val="24"/>
        </w:rPr>
        <w:instrText xml:space="preserve"> ADDIN ZOTERO_ITEM CSL_CITATION {"citationID":"m6oIdtqS","properties":{"formattedCitation":"[1]","plainCitation":"[1]","noteIndex":0},"citationItems":[{"id":47,"uris":["http://zotero.org/users/local/40ttfIiH/items/7H6GF88R"],"itemData":{"id":47,"type":"article-journal","abstract":"One of the common problems experienced by animal farmers is heat stress or cold stress caused by changes in the environment. This resulted in a decrease in the productivity of livestock, cattle. Early monitoring needs to be done to avoid problems through monitoring tools for temperature, heart rate, and internet-based location of things (IoT). The monitor receives the value through the paired sensor and is sent to the web server. Users or breeders get information about the condition of farm animals and observe changes in value through graphs through the android application. The system built is able to receive values in a short interval time (10 seconds) so that the value obtained is the most recent value. Based on observations on the graph, the user can identify drastic changes, both decreases or increases, in the temperature and heart rate of the animal's condition and take precautions as early as possible.","container-title":"JURNAL ELTEK","DOI":"10.33795/eltek.v17i2.188","ISSN":"2355-0740, 1693-4024","issue":"2","journalAbbreviation":"eltek","language":"id","license":"http://creativecommons.org/licenses/by-nc-nd/4.0","page":"18","source":"DOI.org (Crossref)","title":"SISTEM CERDAS PEMANTAU HEWAN TERNAK PADA ALAM BEBAS BERBASIS INTERNET OF THINGS (IOT)","volume":"17","author":[{"family":"Wibowo","given":"Galih Hendra"},{"family":"Ayatullah","given":"Mohamad Dimyati"},{"family":"Prasetyo","given":"Junaedi Adi"}],"issued":{"date-parts":[["2019",11,11]]}}}],"schema":"https://github.com/citation-style-language/schema/raw/master/csl-citation.json"} </w:instrText>
      </w:r>
      <w:r w:rsidR="003A132F">
        <w:rPr>
          <w:rFonts w:ascii="Times New Roman" w:hAnsi="Times New Roman"/>
          <w:color w:val="000000" w:themeColor="text1"/>
          <w:sz w:val="24"/>
          <w:szCs w:val="24"/>
        </w:rPr>
        <w:fldChar w:fldCharType="separate"/>
      </w:r>
      <w:r w:rsidR="003A132F" w:rsidRPr="003A132F">
        <w:rPr>
          <w:rFonts w:ascii="Times New Roman" w:hAnsi="Times New Roman"/>
          <w:sz w:val="24"/>
        </w:rPr>
        <w:t>[1]</w:t>
      </w:r>
      <w:r w:rsidR="003A132F">
        <w:rPr>
          <w:rFonts w:ascii="Times New Roman" w:hAnsi="Times New Roman"/>
          <w:color w:val="000000" w:themeColor="text1"/>
          <w:sz w:val="24"/>
          <w:szCs w:val="24"/>
        </w:rPr>
        <w:fldChar w:fldCharType="end"/>
      </w:r>
      <w:r w:rsidR="00CD75AF">
        <w:rPr>
          <w:rFonts w:ascii="Times New Roman" w:hAnsi="Times New Roman"/>
          <w:color w:val="000000" w:themeColor="text1"/>
          <w:sz w:val="24"/>
          <w:szCs w:val="24"/>
          <w:lang w:val="en-ID"/>
        </w:rPr>
        <w:t>.</w:t>
      </w:r>
      <w:r w:rsidR="00CD75AF" w:rsidRPr="00CD75AF">
        <w:t xml:space="preserve"> </w:t>
      </w:r>
      <w:r w:rsidR="00CD75AF" w:rsidRPr="00CD75AF">
        <w:rPr>
          <w:rFonts w:ascii="Times New Roman" w:hAnsi="Times New Roman"/>
          <w:color w:val="000000" w:themeColor="text1"/>
          <w:sz w:val="24"/>
          <w:szCs w:val="24"/>
        </w:rPr>
        <w:t xml:space="preserve">Konsep </w:t>
      </w:r>
      <w:r w:rsidR="00CD75AF">
        <w:rPr>
          <w:rFonts w:ascii="Times New Roman" w:hAnsi="Times New Roman"/>
          <w:color w:val="000000" w:themeColor="text1"/>
          <w:sz w:val="24"/>
          <w:szCs w:val="24"/>
        </w:rPr>
        <w:t xml:space="preserve">sitem </w:t>
      </w:r>
      <w:r w:rsidR="00CD75AF" w:rsidRPr="00CD75AF">
        <w:rPr>
          <w:rFonts w:ascii="Times New Roman" w:hAnsi="Times New Roman"/>
          <w:i/>
          <w:iCs/>
          <w:color w:val="000000" w:themeColor="text1"/>
          <w:sz w:val="24"/>
          <w:szCs w:val="24"/>
        </w:rPr>
        <w:t>smart farming</w:t>
      </w:r>
      <w:r w:rsidR="00CD75AF" w:rsidRPr="00CD75AF">
        <w:rPr>
          <w:rFonts w:ascii="Times New Roman" w:hAnsi="Times New Roman"/>
          <w:color w:val="000000" w:themeColor="text1"/>
          <w:sz w:val="24"/>
          <w:szCs w:val="24"/>
        </w:rPr>
        <w:t xml:space="preserve"> muncul sebagai solusi modern untuk meningkatkan efisiensi dan keamanan dalam pengelolaan </w:t>
      </w:r>
      <w:r w:rsidR="00CD75AF">
        <w:rPr>
          <w:rFonts w:ascii="Times New Roman" w:hAnsi="Times New Roman"/>
          <w:color w:val="000000" w:themeColor="text1"/>
          <w:sz w:val="24"/>
          <w:szCs w:val="24"/>
        </w:rPr>
        <w:t xml:space="preserve">hewan </w:t>
      </w:r>
      <w:r w:rsidR="00CD75AF" w:rsidRPr="00CD75AF">
        <w:rPr>
          <w:rFonts w:ascii="Times New Roman" w:hAnsi="Times New Roman"/>
          <w:color w:val="000000" w:themeColor="text1"/>
          <w:sz w:val="24"/>
          <w:szCs w:val="24"/>
        </w:rPr>
        <w:t>ternak</w:t>
      </w:r>
      <w:r w:rsidR="004B2949">
        <w:rPr>
          <w:rFonts w:ascii="Times New Roman" w:hAnsi="Times New Roman"/>
          <w:color w:val="000000" w:themeColor="text1"/>
          <w:sz w:val="24"/>
          <w:szCs w:val="24"/>
        </w:rPr>
        <w:t>.</w:t>
      </w:r>
    </w:p>
    <w:p w14:paraId="5DB990BF" w14:textId="0A5BF3BF" w:rsidR="009E3F03" w:rsidRDefault="00462C78" w:rsidP="00A32E71">
      <w:pPr>
        <w:pStyle w:val="ListParagraph"/>
        <w:spacing w:after="0" w:line="480" w:lineRule="auto"/>
        <w:ind w:left="360" w:firstLine="720"/>
        <w:jc w:val="both"/>
        <w:rPr>
          <w:rFonts w:ascii="Times New Roman" w:hAnsi="Times New Roman"/>
          <w:sz w:val="24"/>
          <w:szCs w:val="24"/>
          <w:lang w:val="en-ID"/>
        </w:rPr>
      </w:pPr>
      <w:r w:rsidRPr="00462C78">
        <w:rPr>
          <w:rFonts w:ascii="Times New Roman" w:hAnsi="Times New Roman"/>
          <w:sz w:val="24"/>
          <w:szCs w:val="24"/>
          <w:lang w:val="en-ID"/>
        </w:rPr>
        <w:t xml:space="preserve">Dengan kemajuan teknologi IoT, berbagai perangkat cerdas seperti ESP32 kini dapat dimanfaatkan untuk mengumpulkan data dari sensor-sensor </w:t>
      </w:r>
      <w:r w:rsidR="008472F9">
        <w:rPr>
          <w:rFonts w:ascii="Times New Roman" w:hAnsi="Times New Roman"/>
          <w:sz w:val="24"/>
          <w:szCs w:val="24"/>
          <w:lang w:val="en-ID"/>
        </w:rPr>
        <w:t>yang ada</w:t>
      </w:r>
      <w:r w:rsidRPr="00462C78">
        <w:rPr>
          <w:rFonts w:ascii="Times New Roman" w:hAnsi="Times New Roman"/>
          <w:sz w:val="24"/>
          <w:szCs w:val="24"/>
          <w:lang w:val="en-ID"/>
        </w:rPr>
        <w:t xml:space="preserve">, seperti GPS untuk </w:t>
      </w:r>
      <w:r w:rsidR="00CC1FE0">
        <w:rPr>
          <w:rFonts w:ascii="Times New Roman" w:hAnsi="Times New Roman"/>
          <w:sz w:val="24"/>
          <w:szCs w:val="24"/>
          <w:lang w:val="en-ID"/>
        </w:rPr>
        <w:t>melacak</w:t>
      </w:r>
      <w:r w:rsidRPr="00462C78">
        <w:rPr>
          <w:rFonts w:ascii="Times New Roman" w:hAnsi="Times New Roman"/>
          <w:sz w:val="24"/>
          <w:szCs w:val="24"/>
          <w:lang w:val="en-ID"/>
        </w:rPr>
        <w:t xml:space="preserve"> posisi, IMU untuk mendeteksi aktivitas gerak</w:t>
      </w:r>
      <w:r>
        <w:rPr>
          <w:rFonts w:ascii="Times New Roman" w:hAnsi="Times New Roman"/>
          <w:sz w:val="24"/>
          <w:szCs w:val="24"/>
          <w:lang w:val="en-ID"/>
        </w:rPr>
        <w:t>.</w:t>
      </w:r>
    </w:p>
    <w:p w14:paraId="3D37A9DC" w14:textId="37CF5F12" w:rsidR="009E3F03" w:rsidRDefault="009E3F03" w:rsidP="009E3F03">
      <w:pPr>
        <w:pStyle w:val="ListParagraph"/>
        <w:spacing w:after="0" w:line="480" w:lineRule="auto"/>
        <w:ind w:left="360" w:firstLine="720"/>
        <w:jc w:val="both"/>
        <w:rPr>
          <w:rFonts w:ascii="Times New Roman" w:hAnsi="Times New Roman"/>
          <w:sz w:val="24"/>
          <w:szCs w:val="24"/>
          <w:lang w:val="en-ID"/>
        </w:rPr>
      </w:pPr>
      <w:r w:rsidRPr="009E3F03">
        <w:rPr>
          <w:rFonts w:ascii="Times New Roman" w:hAnsi="Times New Roman"/>
          <w:sz w:val="24"/>
          <w:szCs w:val="24"/>
          <w:lang w:val="en-ID"/>
        </w:rPr>
        <w:lastRenderedPageBreak/>
        <w:t>Beberapa penelitian sebelumnya telah mengembangkan sistem pelacakan posisi ternak menggunakan GPS, namun belum banyak yang menggabungkan fungsi analisis perilaku</w:t>
      </w:r>
      <w:r w:rsidR="00506752">
        <w:rPr>
          <w:rFonts w:ascii="Times New Roman" w:hAnsi="Times New Roman"/>
          <w:sz w:val="24"/>
          <w:szCs w:val="24"/>
          <w:lang w:val="en-ID"/>
        </w:rPr>
        <w:t xml:space="preserve"> </w:t>
      </w:r>
      <w:r w:rsidRPr="009E3F03">
        <w:rPr>
          <w:rFonts w:ascii="Times New Roman" w:hAnsi="Times New Roman"/>
          <w:sz w:val="24"/>
          <w:szCs w:val="24"/>
          <w:lang w:val="en-ID"/>
        </w:rPr>
        <w:t>hewan secara bersamaan. Padahal, kombinasi ke</w:t>
      </w:r>
      <w:r w:rsidR="00506752">
        <w:rPr>
          <w:rFonts w:ascii="Times New Roman" w:hAnsi="Times New Roman"/>
          <w:sz w:val="24"/>
          <w:szCs w:val="24"/>
          <w:lang w:val="en-ID"/>
        </w:rPr>
        <w:t>dua</w:t>
      </w:r>
      <w:r w:rsidRPr="009E3F03">
        <w:rPr>
          <w:rFonts w:ascii="Times New Roman" w:hAnsi="Times New Roman"/>
          <w:sz w:val="24"/>
          <w:szCs w:val="24"/>
          <w:lang w:val="en-ID"/>
        </w:rPr>
        <w:t>nya dapat memberikan wawasan lebih dalam mengenai pola aktivitas, kenyamanan, dan kondisi lingkungan yang dihadapi hewan ternak di lapangan.</w:t>
      </w:r>
    </w:p>
    <w:p w14:paraId="56F18715" w14:textId="72EAAC37" w:rsidR="00070FF7" w:rsidRDefault="00910141" w:rsidP="009E3F03">
      <w:pPr>
        <w:pStyle w:val="ListParagraph"/>
        <w:spacing w:after="0" w:line="480" w:lineRule="auto"/>
        <w:ind w:left="360" w:firstLine="720"/>
        <w:jc w:val="both"/>
        <w:rPr>
          <w:rFonts w:ascii="Times New Roman" w:hAnsi="Times New Roman"/>
          <w:sz w:val="24"/>
          <w:szCs w:val="24"/>
        </w:rPr>
      </w:pPr>
      <w:r w:rsidRPr="00910141">
        <w:rPr>
          <w:rFonts w:ascii="Times New Roman" w:hAnsi="Times New Roman"/>
          <w:sz w:val="24"/>
          <w:szCs w:val="24"/>
        </w:rPr>
        <w:t>Berdasarkan permasalahan tersebut, penelitian ini bertujuan untuk mengembangkan sistem smart farming berbasis IoT menggunakan</w:t>
      </w:r>
      <w:r w:rsidRPr="00910141">
        <w:rPr>
          <w:rFonts w:ascii="Times New Roman" w:hAnsi="Times New Roman"/>
          <w:b/>
          <w:bCs/>
          <w:sz w:val="24"/>
          <w:szCs w:val="24"/>
        </w:rPr>
        <w:t xml:space="preserve"> </w:t>
      </w:r>
      <w:r w:rsidRPr="00910141">
        <w:rPr>
          <w:rFonts w:ascii="Times New Roman" w:hAnsi="Times New Roman"/>
          <w:sz w:val="24"/>
          <w:szCs w:val="24"/>
        </w:rPr>
        <w:t>ESP32 yang mampu melakukan tracking jalur, analisis perilaku</w:t>
      </w:r>
      <w:r w:rsidR="00506752">
        <w:rPr>
          <w:rFonts w:ascii="Times New Roman" w:hAnsi="Times New Roman"/>
          <w:sz w:val="24"/>
          <w:szCs w:val="24"/>
        </w:rPr>
        <w:t xml:space="preserve"> </w:t>
      </w:r>
      <w:r w:rsidRPr="00910141">
        <w:rPr>
          <w:rFonts w:ascii="Times New Roman" w:hAnsi="Times New Roman"/>
          <w:sz w:val="24"/>
          <w:szCs w:val="24"/>
        </w:rPr>
        <w:t>hewan ternak. Dengan adanya sistem ini, diharapkan peternak dapat memperoleh informasi posisi, aktivitas hewan secara real-time, sehingga pengelolaan ternak menjadi lebih efektif, aman, dan berbasis data</w:t>
      </w:r>
      <w:r w:rsidR="00D3119B">
        <w:rPr>
          <w:rFonts w:ascii="Times New Roman" w:hAnsi="Times New Roman"/>
          <w:sz w:val="24"/>
          <w:szCs w:val="24"/>
        </w:rPr>
        <w:t>.</w:t>
      </w:r>
    </w:p>
    <w:p w14:paraId="28B6ED09" w14:textId="7B90880C" w:rsidR="00D3119B" w:rsidRDefault="00872EB8" w:rsidP="00481546">
      <w:pPr>
        <w:pStyle w:val="Heading2"/>
        <w:numPr>
          <w:ilvl w:val="1"/>
          <w:numId w:val="49"/>
        </w:numPr>
        <w:rPr>
          <w:lang w:val="en-ID"/>
        </w:rPr>
      </w:pPr>
      <w:r>
        <w:rPr>
          <w:lang w:val="en-ID"/>
        </w:rPr>
        <w:t>Rumusan Masalah</w:t>
      </w:r>
      <w:r w:rsidR="0012295E">
        <w:rPr>
          <w:lang w:val="en-ID"/>
        </w:rPr>
        <w:t xml:space="preserve"> </w:t>
      </w:r>
    </w:p>
    <w:p w14:paraId="6E8C3D3F" w14:textId="480ECCBF" w:rsidR="0093000F" w:rsidRPr="0093000F" w:rsidRDefault="0093000F" w:rsidP="0093000F">
      <w:pPr>
        <w:pStyle w:val="ListParagraph"/>
        <w:spacing w:after="0" w:line="480" w:lineRule="auto"/>
        <w:ind w:left="284"/>
        <w:jc w:val="both"/>
        <w:rPr>
          <w:rFonts w:ascii="Times New Roman" w:hAnsi="Times New Roman"/>
          <w:sz w:val="24"/>
          <w:szCs w:val="24"/>
          <w:lang w:val="en-ID"/>
        </w:rPr>
      </w:pPr>
      <w:r w:rsidRPr="0093000F">
        <w:rPr>
          <w:rFonts w:ascii="Times New Roman" w:hAnsi="Times New Roman"/>
          <w:sz w:val="24"/>
          <w:szCs w:val="24"/>
        </w:rPr>
        <w:t>Berdasarkan latar belakang di atas, maka dapat dirumuskan permasalahan dalam penelitian ini yaitu:</w:t>
      </w:r>
    </w:p>
    <w:p w14:paraId="085A96E5" w14:textId="3EF98F9C" w:rsidR="00D3119B" w:rsidRPr="00D3119B" w:rsidRDefault="00D3119B" w:rsidP="00D3119B">
      <w:pPr>
        <w:pStyle w:val="ListParagraph"/>
        <w:numPr>
          <w:ilvl w:val="0"/>
          <w:numId w:val="39"/>
        </w:numPr>
        <w:spacing w:after="0" w:line="480" w:lineRule="auto"/>
        <w:jc w:val="both"/>
        <w:rPr>
          <w:rFonts w:ascii="Times New Roman" w:hAnsi="Times New Roman"/>
          <w:sz w:val="24"/>
          <w:szCs w:val="24"/>
          <w:lang w:val="en-ID"/>
        </w:rPr>
      </w:pPr>
      <w:r w:rsidRPr="00D3119B">
        <w:rPr>
          <w:rFonts w:ascii="Times New Roman" w:hAnsi="Times New Roman"/>
          <w:sz w:val="24"/>
          <w:szCs w:val="24"/>
          <w:lang w:val="en-ID"/>
        </w:rPr>
        <w:t>Bagaimana merancang sistem smart farming berbasis IoT menggunakan mikrokontroler ESP32 yang mampu melakukan pelacakan jalur pergerakan hewan ternak secara real-time?</w:t>
      </w:r>
    </w:p>
    <w:p w14:paraId="0F9076D1" w14:textId="29134E8F" w:rsidR="00B405CF" w:rsidRPr="009252A5" w:rsidRDefault="007D3BD5" w:rsidP="009252A5">
      <w:pPr>
        <w:pStyle w:val="ListParagraph"/>
        <w:numPr>
          <w:ilvl w:val="0"/>
          <w:numId w:val="39"/>
        </w:numPr>
        <w:spacing w:after="0" w:line="480" w:lineRule="auto"/>
        <w:jc w:val="both"/>
        <w:rPr>
          <w:rFonts w:ascii="Times New Roman" w:hAnsi="Times New Roman"/>
          <w:sz w:val="24"/>
          <w:szCs w:val="24"/>
          <w:lang w:val="en-ID"/>
        </w:rPr>
      </w:pPr>
      <w:r w:rsidRPr="007D3BD5">
        <w:rPr>
          <w:rFonts w:ascii="Times New Roman" w:hAnsi="Times New Roman"/>
          <w:sz w:val="24"/>
          <w:szCs w:val="24"/>
          <w:lang w:val="en-ID"/>
        </w:rPr>
        <w:t>Bagaimana efektivitas sistem dalam memberikan informasi real-time yang memudahkan peternak dalam mengelola dan memantau hewan ternak dari jarak jauh?</w:t>
      </w:r>
    </w:p>
    <w:p w14:paraId="75DCB7A6" w14:textId="7D67F153" w:rsidR="00452634" w:rsidRDefault="00452634" w:rsidP="00481546">
      <w:pPr>
        <w:pStyle w:val="Heading2"/>
        <w:numPr>
          <w:ilvl w:val="1"/>
          <w:numId w:val="49"/>
        </w:numPr>
        <w:rPr>
          <w:lang w:val="en-ID"/>
        </w:rPr>
      </w:pPr>
      <w:r w:rsidRPr="00764A10">
        <w:rPr>
          <w:lang w:val="en-ID"/>
        </w:rPr>
        <w:lastRenderedPageBreak/>
        <w:t>Batasan Masalah</w:t>
      </w:r>
    </w:p>
    <w:p w14:paraId="7DEC6CFB" w14:textId="45A65656" w:rsidR="00FE07CD" w:rsidRPr="00FE07CD" w:rsidRDefault="0090164C" w:rsidP="00F13DF0">
      <w:pPr>
        <w:pStyle w:val="ListParagraph"/>
        <w:spacing w:after="0" w:line="480" w:lineRule="auto"/>
        <w:ind w:left="284"/>
        <w:jc w:val="both"/>
        <w:rPr>
          <w:rFonts w:ascii="Times New Roman" w:hAnsi="Times New Roman"/>
          <w:sz w:val="24"/>
          <w:szCs w:val="24"/>
          <w:lang w:val="en-ID"/>
        </w:rPr>
      </w:pPr>
      <w:r w:rsidRPr="0090164C">
        <w:rPr>
          <w:rFonts w:ascii="Times New Roman" w:hAnsi="Times New Roman"/>
          <w:sz w:val="24"/>
          <w:szCs w:val="24"/>
        </w:rPr>
        <w:t>ruang lingkup penelitian akan dibatasi pada:</w:t>
      </w:r>
    </w:p>
    <w:p w14:paraId="1D87875D" w14:textId="7DD9A175" w:rsidR="009F1BB5" w:rsidRPr="00DE6F01" w:rsidRDefault="009A21A9" w:rsidP="00F13DF0">
      <w:pPr>
        <w:pStyle w:val="ListParagraph"/>
        <w:numPr>
          <w:ilvl w:val="0"/>
          <w:numId w:val="40"/>
        </w:numPr>
        <w:spacing w:after="0" w:line="480" w:lineRule="auto"/>
        <w:jc w:val="both"/>
        <w:rPr>
          <w:rFonts w:ascii="Times New Roman" w:hAnsi="Times New Roman"/>
          <w:sz w:val="24"/>
          <w:szCs w:val="24"/>
          <w:lang w:val="en-ID"/>
        </w:rPr>
      </w:pPr>
      <w:r>
        <w:rPr>
          <w:rFonts w:ascii="Times New Roman" w:hAnsi="Times New Roman"/>
          <w:sz w:val="24"/>
          <w:szCs w:val="24"/>
          <w:lang w:val="en-ID"/>
        </w:rPr>
        <w:t>Penelitian</w:t>
      </w:r>
      <w:r w:rsidR="009C739F">
        <w:rPr>
          <w:rFonts w:ascii="Times New Roman" w:hAnsi="Times New Roman"/>
          <w:sz w:val="24"/>
          <w:szCs w:val="24"/>
          <w:lang w:val="en-ID"/>
        </w:rPr>
        <w:t xml:space="preserve"> ini</w:t>
      </w:r>
      <w:r>
        <w:rPr>
          <w:rFonts w:ascii="Times New Roman" w:hAnsi="Times New Roman"/>
          <w:sz w:val="24"/>
          <w:szCs w:val="24"/>
          <w:lang w:val="en-ID"/>
        </w:rPr>
        <w:t xml:space="preserve"> menggunakan ESP32 sebagai </w:t>
      </w:r>
      <w:r w:rsidR="00B22562" w:rsidRPr="00B22562">
        <w:rPr>
          <w:rFonts w:ascii="Times New Roman" w:hAnsi="Times New Roman"/>
          <w:sz w:val="24"/>
          <w:szCs w:val="24"/>
        </w:rPr>
        <w:t>mikrokontroler</w:t>
      </w:r>
      <w:r w:rsidR="009C739F">
        <w:rPr>
          <w:rFonts w:ascii="Times New Roman" w:hAnsi="Times New Roman"/>
          <w:sz w:val="24"/>
          <w:szCs w:val="24"/>
        </w:rPr>
        <w:t xml:space="preserve"> utama</w:t>
      </w:r>
    </w:p>
    <w:p w14:paraId="4CE9BADA" w14:textId="32DD0E68" w:rsidR="00DE6F01" w:rsidRDefault="00DE6F01" w:rsidP="00F13DF0">
      <w:pPr>
        <w:pStyle w:val="ListParagraph"/>
        <w:numPr>
          <w:ilvl w:val="0"/>
          <w:numId w:val="40"/>
        </w:numPr>
        <w:spacing w:after="0" w:line="480" w:lineRule="auto"/>
        <w:jc w:val="both"/>
        <w:rPr>
          <w:rFonts w:ascii="Times New Roman" w:hAnsi="Times New Roman"/>
          <w:sz w:val="24"/>
          <w:szCs w:val="24"/>
          <w:lang w:val="en-ID"/>
        </w:rPr>
      </w:pPr>
      <w:r w:rsidRPr="00DE6F01">
        <w:rPr>
          <w:rFonts w:ascii="Times New Roman" w:hAnsi="Times New Roman"/>
          <w:sz w:val="24"/>
          <w:szCs w:val="24"/>
        </w:rPr>
        <w:t>Perangkat GPS yang digunakan adalah modul GPS NEO-6M, sedangkan perangkat sensor gyroscope dan accelerometer yang digunakan adalah modul sensor MPU6050</w:t>
      </w:r>
    </w:p>
    <w:p w14:paraId="3DC5ED2F" w14:textId="3237B0D4" w:rsidR="001751E6" w:rsidRPr="001751E6" w:rsidRDefault="001751E6" w:rsidP="00F13DF0">
      <w:pPr>
        <w:pStyle w:val="ListParagraph"/>
        <w:numPr>
          <w:ilvl w:val="0"/>
          <w:numId w:val="40"/>
        </w:numPr>
        <w:spacing w:after="0" w:line="480" w:lineRule="auto"/>
        <w:jc w:val="both"/>
        <w:rPr>
          <w:rFonts w:ascii="Times New Roman" w:hAnsi="Times New Roman"/>
          <w:sz w:val="24"/>
          <w:szCs w:val="24"/>
          <w:lang w:val="en-ID"/>
        </w:rPr>
      </w:pPr>
      <w:r w:rsidRPr="001751E6">
        <w:rPr>
          <w:rFonts w:ascii="Times New Roman" w:hAnsi="Times New Roman"/>
          <w:sz w:val="24"/>
          <w:szCs w:val="24"/>
          <w:lang w:val="en-ID"/>
        </w:rPr>
        <w:t xml:space="preserve">Sistem </w:t>
      </w:r>
      <w:r w:rsidRPr="001751E6">
        <w:rPr>
          <w:rFonts w:ascii="Times New Roman" w:hAnsi="Times New Roman"/>
          <w:i/>
          <w:iCs/>
          <w:sz w:val="24"/>
          <w:szCs w:val="24"/>
          <w:lang w:val="en-ID"/>
        </w:rPr>
        <w:t>tracking</w:t>
      </w:r>
      <w:r w:rsidRPr="001751E6">
        <w:rPr>
          <w:rFonts w:ascii="Times New Roman" w:hAnsi="Times New Roman"/>
          <w:sz w:val="24"/>
          <w:szCs w:val="24"/>
          <w:lang w:val="en-ID"/>
        </w:rPr>
        <w:t xml:space="preserve"> </w:t>
      </w:r>
      <w:r w:rsidR="00AC1E79">
        <w:rPr>
          <w:rFonts w:ascii="Times New Roman" w:hAnsi="Times New Roman"/>
          <w:sz w:val="24"/>
          <w:szCs w:val="24"/>
          <w:lang w:val="en-ID"/>
        </w:rPr>
        <w:t>jalur</w:t>
      </w:r>
      <w:r w:rsidRPr="001751E6">
        <w:rPr>
          <w:rFonts w:ascii="Times New Roman" w:hAnsi="Times New Roman"/>
          <w:sz w:val="24"/>
          <w:szCs w:val="24"/>
          <w:lang w:val="en-ID"/>
        </w:rPr>
        <w:t xml:space="preserve"> hewan ternak hanya dilakukan dalam area terbuka yang telah ditentukan dan dipetakan sebelumnya (misalnya lahan padang rumput, atau area penggembalaan dengan batas tertentu).</w:t>
      </w:r>
    </w:p>
    <w:p w14:paraId="0F859F2B" w14:textId="26770030" w:rsidR="001751E6" w:rsidRDefault="00FD5CF6" w:rsidP="00F13DF0">
      <w:pPr>
        <w:pStyle w:val="ListParagraph"/>
        <w:numPr>
          <w:ilvl w:val="0"/>
          <w:numId w:val="40"/>
        </w:numPr>
        <w:spacing w:after="0" w:line="480" w:lineRule="auto"/>
        <w:jc w:val="both"/>
        <w:rPr>
          <w:rFonts w:ascii="Times New Roman" w:hAnsi="Times New Roman"/>
          <w:sz w:val="24"/>
          <w:szCs w:val="24"/>
          <w:lang w:val="en-ID"/>
        </w:rPr>
      </w:pPr>
      <w:r w:rsidRPr="00763819">
        <w:rPr>
          <w:rFonts w:ascii="Times New Roman" w:hAnsi="Times New Roman"/>
          <w:sz w:val="24"/>
          <w:szCs w:val="24"/>
          <w:lang w:val="en-ID"/>
        </w:rPr>
        <w:t xml:space="preserve">Penelitian hanya menggunakan satu jenis hewan ternak sebagai objek utama (contoh: </w:t>
      </w:r>
      <w:r w:rsidR="00763819" w:rsidRPr="00763819">
        <w:rPr>
          <w:rFonts w:ascii="Times New Roman" w:hAnsi="Times New Roman"/>
          <w:sz w:val="24"/>
          <w:szCs w:val="24"/>
          <w:lang w:val="en-ID"/>
        </w:rPr>
        <w:t>S</w:t>
      </w:r>
      <w:r w:rsidRPr="00763819">
        <w:rPr>
          <w:rFonts w:ascii="Times New Roman" w:hAnsi="Times New Roman"/>
          <w:sz w:val="24"/>
          <w:szCs w:val="24"/>
          <w:lang w:val="en-ID"/>
        </w:rPr>
        <w:t>api).</w:t>
      </w:r>
    </w:p>
    <w:p w14:paraId="7A25C5B7" w14:textId="70B791C8" w:rsidR="00872EB8" w:rsidRDefault="00DE6F01" w:rsidP="00F13DF0">
      <w:pPr>
        <w:pStyle w:val="ListParagraph"/>
        <w:numPr>
          <w:ilvl w:val="0"/>
          <w:numId w:val="40"/>
        </w:numPr>
        <w:spacing w:after="0" w:line="480" w:lineRule="auto"/>
        <w:jc w:val="both"/>
        <w:rPr>
          <w:rFonts w:ascii="Times New Roman" w:hAnsi="Times New Roman"/>
          <w:sz w:val="24"/>
          <w:szCs w:val="24"/>
          <w:lang w:val="en-ID"/>
        </w:rPr>
      </w:pPr>
      <w:r w:rsidRPr="00DE6F01">
        <w:rPr>
          <w:rFonts w:ascii="Times New Roman" w:hAnsi="Times New Roman"/>
          <w:sz w:val="24"/>
          <w:szCs w:val="24"/>
        </w:rPr>
        <w:t>Pengujian akurasi lokasi menggunakan Google Maps sebagai acuan.</w:t>
      </w:r>
    </w:p>
    <w:p w14:paraId="2AD62C6B" w14:textId="2AA5053E" w:rsidR="00F13DF0" w:rsidRDefault="00872EB8" w:rsidP="00481546">
      <w:pPr>
        <w:pStyle w:val="Heading2"/>
        <w:numPr>
          <w:ilvl w:val="1"/>
          <w:numId w:val="49"/>
        </w:numPr>
        <w:rPr>
          <w:lang w:val="en-ID"/>
        </w:rPr>
      </w:pPr>
      <w:r>
        <w:rPr>
          <w:lang w:val="en-ID"/>
        </w:rPr>
        <w:t>Tujuan Penelitian</w:t>
      </w:r>
    </w:p>
    <w:p w14:paraId="48A6DD42" w14:textId="5A7A8F3E" w:rsidR="009E3F03" w:rsidRDefault="00F13DF0" w:rsidP="00751D80">
      <w:pPr>
        <w:spacing w:after="0" w:line="480" w:lineRule="auto"/>
        <w:ind w:left="284"/>
        <w:jc w:val="both"/>
        <w:rPr>
          <w:rFonts w:ascii="Times New Roman" w:hAnsi="Times New Roman"/>
          <w:sz w:val="24"/>
          <w:szCs w:val="24"/>
        </w:rPr>
      </w:pPr>
      <w:r w:rsidRPr="00F13DF0">
        <w:rPr>
          <w:rFonts w:ascii="Times New Roman" w:hAnsi="Times New Roman"/>
          <w:sz w:val="24"/>
          <w:szCs w:val="24"/>
        </w:rPr>
        <w:t>Berdasarkan uraian latar belakang dan rumusan masalah di atas, maka tujuan dari penelitian ini yaitu:</w:t>
      </w:r>
    </w:p>
    <w:p w14:paraId="3C8D9156" w14:textId="43F7D038" w:rsidR="00F13DF0" w:rsidRPr="002F7230" w:rsidRDefault="002F7230" w:rsidP="00751D80">
      <w:pPr>
        <w:pStyle w:val="ListParagraph"/>
        <w:numPr>
          <w:ilvl w:val="0"/>
          <w:numId w:val="46"/>
        </w:numPr>
        <w:spacing w:after="0" w:line="480" w:lineRule="auto"/>
        <w:ind w:left="567"/>
        <w:jc w:val="both"/>
        <w:rPr>
          <w:rFonts w:ascii="Times New Roman" w:hAnsi="Times New Roman"/>
          <w:sz w:val="24"/>
          <w:szCs w:val="24"/>
          <w:lang w:val="en-ID"/>
        </w:rPr>
      </w:pPr>
      <w:r w:rsidRPr="002F7230">
        <w:rPr>
          <w:rFonts w:ascii="Times New Roman" w:hAnsi="Times New Roman"/>
          <w:sz w:val="24"/>
          <w:szCs w:val="24"/>
        </w:rPr>
        <w:t>dapat memberikan informasi lokasi hewan ternak secara akurat menggunakan teknologi GPS yang terintegrasi dengan ESP32</w:t>
      </w:r>
      <w:r>
        <w:rPr>
          <w:rFonts w:ascii="Times New Roman" w:hAnsi="Times New Roman"/>
          <w:sz w:val="24"/>
          <w:szCs w:val="24"/>
        </w:rPr>
        <w:t>.</w:t>
      </w:r>
    </w:p>
    <w:p w14:paraId="4B514C3B" w14:textId="01F464D9" w:rsidR="009A3167" w:rsidRPr="00B564D8" w:rsidRDefault="00A65580" w:rsidP="00B564D8">
      <w:pPr>
        <w:pStyle w:val="ListParagraph"/>
        <w:numPr>
          <w:ilvl w:val="0"/>
          <w:numId w:val="46"/>
        </w:numPr>
        <w:spacing w:after="0" w:line="480" w:lineRule="auto"/>
        <w:ind w:left="567"/>
        <w:jc w:val="both"/>
        <w:rPr>
          <w:rFonts w:ascii="Times New Roman" w:hAnsi="Times New Roman"/>
          <w:sz w:val="24"/>
          <w:szCs w:val="24"/>
          <w:lang w:val="en-ID"/>
        </w:rPr>
      </w:pPr>
      <w:r w:rsidRPr="00A65580">
        <w:rPr>
          <w:rFonts w:ascii="Times New Roman" w:hAnsi="Times New Roman"/>
          <w:sz w:val="24"/>
          <w:szCs w:val="24"/>
        </w:rPr>
        <w:t>mampu membantu penanganan apabila terjadi kecelakaan pada hewan ternak serta memastikan hewan tetap berada dalam area peternakan</w:t>
      </w:r>
      <w:r>
        <w:rPr>
          <w:rFonts w:ascii="Times New Roman" w:hAnsi="Times New Roman"/>
          <w:sz w:val="24"/>
          <w:szCs w:val="24"/>
        </w:rPr>
        <w:t>.</w:t>
      </w:r>
    </w:p>
    <w:p w14:paraId="0525E9AF" w14:textId="085BF84D" w:rsidR="005634EA" w:rsidRDefault="00BC193F" w:rsidP="00070FF7">
      <w:pPr>
        <w:pStyle w:val="Heading2"/>
        <w:numPr>
          <w:ilvl w:val="1"/>
          <w:numId w:val="49"/>
        </w:numPr>
        <w:rPr>
          <w:lang w:val="en-ID"/>
        </w:rPr>
      </w:pPr>
      <w:r>
        <w:rPr>
          <w:lang w:val="en-ID"/>
        </w:rPr>
        <w:t>Manfaat Penelitian</w:t>
      </w:r>
    </w:p>
    <w:p w14:paraId="04208B67" w14:textId="51C1E58D" w:rsidR="00BC193F" w:rsidRDefault="00C44337" w:rsidP="00C44337">
      <w:pPr>
        <w:ind w:left="284"/>
        <w:jc w:val="both"/>
        <w:rPr>
          <w:rFonts w:ascii="Times New Roman" w:hAnsi="Times New Roman"/>
          <w:sz w:val="24"/>
          <w:szCs w:val="24"/>
        </w:rPr>
      </w:pPr>
      <w:r w:rsidRPr="00C44337">
        <w:rPr>
          <w:rFonts w:ascii="Times New Roman" w:hAnsi="Times New Roman"/>
          <w:sz w:val="24"/>
          <w:szCs w:val="24"/>
        </w:rPr>
        <w:t>Berikut manfaat dari dilaksanakannya penelitian ini adalah:</w:t>
      </w:r>
    </w:p>
    <w:p w14:paraId="389EA6F5" w14:textId="55D1E955" w:rsidR="000B5124" w:rsidRDefault="000B5124" w:rsidP="009A3167">
      <w:pPr>
        <w:pStyle w:val="ListParagraph"/>
        <w:numPr>
          <w:ilvl w:val="0"/>
          <w:numId w:val="47"/>
        </w:numPr>
        <w:spacing w:after="0" w:line="480" w:lineRule="auto"/>
        <w:ind w:left="567" w:hanging="357"/>
        <w:jc w:val="both"/>
        <w:rPr>
          <w:rFonts w:ascii="Times New Roman" w:hAnsi="Times New Roman"/>
          <w:sz w:val="24"/>
          <w:szCs w:val="24"/>
        </w:rPr>
      </w:pPr>
      <w:r w:rsidRPr="000B5124">
        <w:rPr>
          <w:rFonts w:ascii="Times New Roman" w:hAnsi="Times New Roman"/>
          <w:sz w:val="24"/>
          <w:szCs w:val="24"/>
        </w:rPr>
        <w:lastRenderedPageBreak/>
        <w:t>Membantu peternak dalam mengamankan hewan ternak dari hal-hal yang tidak diinginkan.</w:t>
      </w:r>
    </w:p>
    <w:p w14:paraId="41815BE9" w14:textId="5F0D0631" w:rsidR="000B5124" w:rsidRPr="00B564D8" w:rsidRDefault="009A3167" w:rsidP="00B564D8">
      <w:pPr>
        <w:pStyle w:val="ListParagraph"/>
        <w:numPr>
          <w:ilvl w:val="0"/>
          <w:numId w:val="47"/>
        </w:numPr>
        <w:spacing w:after="0" w:line="480" w:lineRule="auto"/>
        <w:ind w:left="567" w:hanging="357"/>
        <w:jc w:val="both"/>
        <w:rPr>
          <w:rFonts w:ascii="Times New Roman" w:hAnsi="Times New Roman"/>
          <w:sz w:val="24"/>
          <w:szCs w:val="24"/>
        </w:rPr>
      </w:pPr>
      <w:r w:rsidRPr="009A3167">
        <w:rPr>
          <w:rFonts w:ascii="Times New Roman" w:hAnsi="Times New Roman"/>
          <w:sz w:val="24"/>
          <w:szCs w:val="24"/>
        </w:rPr>
        <w:t>Mengetahui karakteristik area untuk pengaplikasian teknologi Iot dalam bidang peternakan.</w:t>
      </w:r>
    </w:p>
    <w:p w14:paraId="6CCD5F07" w14:textId="77777777" w:rsidR="00C44337" w:rsidRPr="00C44337" w:rsidRDefault="00C44337" w:rsidP="00C44337">
      <w:pPr>
        <w:ind w:left="284"/>
        <w:jc w:val="both"/>
        <w:rPr>
          <w:rFonts w:ascii="Times New Roman" w:hAnsi="Times New Roman"/>
          <w:sz w:val="24"/>
          <w:szCs w:val="24"/>
          <w:lang w:val="en-ID"/>
        </w:rPr>
      </w:pPr>
    </w:p>
    <w:p w14:paraId="3477C27B" w14:textId="77777777" w:rsidR="00CF3D44" w:rsidRDefault="00CF3D44">
      <w:pPr>
        <w:spacing w:line="259" w:lineRule="auto"/>
        <w:rPr>
          <w:rFonts w:ascii="Times New Roman" w:hAnsi="Times New Roman"/>
          <w:b/>
          <w:bCs/>
          <w:sz w:val="24"/>
          <w:szCs w:val="24"/>
          <w:lang w:val="id-ID"/>
        </w:rPr>
      </w:pPr>
      <w:r>
        <w:rPr>
          <w:rFonts w:ascii="Times New Roman" w:hAnsi="Times New Roman"/>
          <w:b/>
          <w:bCs/>
          <w:sz w:val="24"/>
          <w:szCs w:val="24"/>
          <w:lang w:val="id-ID"/>
        </w:rPr>
        <w:br w:type="page"/>
      </w:r>
    </w:p>
    <w:p w14:paraId="7C826E74" w14:textId="5A69FD96" w:rsidR="00BE36CC" w:rsidRDefault="00BE36CC" w:rsidP="00B564D8">
      <w:pPr>
        <w:pStyle w:val="Heading1"/>
        <w:rPr>
          <w:lang w:val="id-ID"/>
        </w:rPr>
      </w:pPr>
      <w:r>
        <w:rPr>
          <w:lang w:val="id-ID"/>
        </w:rPr>
        <w:lastRenderedPageBreak/>
        <w:t>BAB II</w:t>
      </w:r>
      <w:r w:rsidR="00515D25">
        <w:rPr>
          <w:lang w:val="id-ID"/>
        </w:rPr>
        <w:t xml:space="preserve"> </w:t>
      </w:r>
      <w:r>
        <w:rPr>
          <w:lang w:val="id-ID"/>
        </w:rPr>
        <w:t>TINJAUAN PUSTAKA</w:t>
      </w:r>
    </w:p>
    <w:p w14:paraId="0F6B0D9C" w14:textId="15522A6F" w:rsidR="00E20984" w:rsidRDefault="00B564F3" w:rsidP="00E20984">
      <w:pPr>
        <w:pStyle w:val="Heading2"/>
        <w:numPr>
          <w:ilvl w:val="1"/>
          <w:numId w:val="50"/>
        </w:numPr>
        <w:rPr>
          <w:lang w:val="id-ID"/>
        </w:rPr>
      </w:pPr>
      <w:r>
        <w:rPr>
          <w:lang w:val="id-ID"/>
        </w:rPr>
        <w:t>Penelitian Sebelumnya</w:t>
      </w:r>
    </w:p>
    <w:p w14:paraId="6EBC41C8" w14:textId="657D78F4" w:rsidR="002E5136" w:rsidRDefault="002E5136" w:rsidP="00013DD1">
      <w:pPr>
        <w:spacing w:after="0" w:line="480" w:lineRule="auto"/>
        <w:ind w:left="426" w:firstLine="283"/>
        <w:jc w:val="both"/>
        <w:rPr>
          <w:rFonts w:ascii="Times New Roman" w:hAnsi="Times New Roman"/>
          <w:sz w:val="24"/>
          <w:szCs w:val="24"/>
        </w:rPr>
      </w:pPr>
      <w:r w:rsidRPr="002E5136">
        <w:rPr>
          <w:rFonts w:ascii="Times New Roman" w:hAnsi="Times New Roman"/>
          <w:sz w:val="24"/>
          <w:szCs w:val="24"/>
        </w:rPr>
        <w:t xml:space="preserve">Beberapa penelitian yang relevan dengan </w:t>
      </w:r>
      <w:r w:rsidR="00CA6182">
        <w:rPr>
          <w:rFonts w:ascii="Times New Roman" w:hAnsi="Times New Roman"/>
          <w:sz w:val="24"/>
          <w:szCs w:val="24"/>
        </w:rPr>
        <w:t>Pengembangan sistem smart farming berbasi IoT menggunakan ESP32 untuk tracking jalur hewan ternak</w:t>
      </w:r>
      <w:r w:rsidRPr="002E5136">
        <w:rPr>
          <w:rFonts w:ascii="Times New Roman" w:hAnsi="Times New Roman"/>
          <w:sz w:val="24"/>
          <w:szCs w:val="24"/>
        </w:rPr>
        <w:t xml:space="preserve"> yang sudah dilakukan antara lain:</w:t>
      </w:r>
    </w:p>
    <w:p w14:paraId="4C85D076" w14:textId="26A4EA0B" w:rsidR="00CF7F11" w:rsidRDefault="00CF7F11" w:rsidP="00013DD1">
      <w:pPr>
        <w:spacing w:after="0" w:line="480" w:lineRule="auto"/>
        <w:ind w:left="426" w:firstLine="283"/>
        <w:jc w:val="both"/>
        <w:rPr>
          <w:rFonts w:ascii="Times New Roman" w:hAnsi="Times New Roman"/>
          <w:sz w:val="24"/>
          <w:szCs w:val="24"/>
        </w:rPr>
      </w:pPr>
      <w:r>
        <w:rPr>
          <w:rFonts w:ascii="Times New Roman" w:hAnsi="Times New Roman"/>
          <w:sz w:val="24"/>
          <w:szCs w:val="24"/>
        </w:rPr>
        <w:t>Penelitian sebelumnya</w:t>
      </w:r>
      <w:r w:rsidR="00321552">
        <w:rPr>
          <w:rFonts w:ascii="Times New Roman" w:hAnsi="Times New Roman"/>
          <w:sz w:val="24"/>
          <w:szCs w:val="24"/>
        </w:rPr>
        <w:t xml:space="preserve"> </w:t>
      </w:r>
      <w:r w:rsidR="00D11E8C">
        <w:rPr>
          <w:rFonts w:ascii="Times New Roman" w:hAnsi="Times New Roman"/>
          <w:sz w:val="24"/>
          <w:szCs w:val="24"/>
        </w:rPr>
        <w:fldChar w:fldCharType="begin"/>
      </w:r>
      <w:r w:rsidR="00D11E8C">
        <w:rPr>
          <w:rFonts w:ascii="Times New Roman" w:hAnsi="Times New Roman"/>
          <w:sz w:val="24"/>
          <w:szCs w:val="24"/>
        </w:rPr>
        <w:instrText xml:space="preserve"> ADDIN ZOTERO_ITEM CSL_CITATION {"citationID":"dO8bNrWW","properties":{"formattedCitation":"[1]","plainCitation":"[1]","noteIndex":0},"citationItems":[{"id":47,"uris":["http://zotero.org/users/local/40ttfIiH/items/7H6GF88R"],"itemData":{"id":47,"type":"article-journal","abstract":"One of the common problems experienced by animal farmers is heat stress or cold stress caused by changes in the environment. This resulted in a decrease in the productivity of livestock, cattle. Early monitoring needs to be done to avoid problems through monitoring tools for temperature, heart rate, and internet-based location of things (IoT). The monitor receives the value through the paired sensor and is sent to the web server. Users or breeders get information about the condition of farm animals and observe changes in value through graphs through the android application. The system built is able to receive values in a short interval time (10 seconds) so that the value obtained is the most recent value. Based on observations on the graph, the user can identify drastic changes, both decreases or increases, in the temperature and heart rate of the animal's condition and take precautions as early as possible.","container-title":"JURNAL ELTEK","DOI":"10.33795/eltek.v17i2.188","ISSN":"2355-0740, 1693-4024","issue":"2","journalAbbreviation":"eltek","language":"id","license":"http://creativecommons.org/licenses/by-nc-nd/4.0","page":"18","source":"DOI.org (Crossref)","title":"SISTEM CERDAS PEMANTAU HEWAN TERNAK PADA ALAM BEBAS BERBASIS INTERNET OF THINGS (IOT)","volume":"17","author":[{"family":"Wibowo","given":"Galih Hendra"},{"family":"Ayatullah","given":"Mohamad Dimyati"},{"family":"Prasetyo","given":"Junaedi Adi"}],"issued":{"date-parts":[["2019",11,11]]}}}],"schema":"https://github.com/citation-style-language/schema/raw/master/csl-citation.json"} </w:instrText>
      </w:r>
      <w:r w:rsidR="00D11E8C">
        <w:rPr>
          <w:rFonts w:ascii="Times New Roman" w:hAnsi="Times New Roman"/>
          <w:sz w:val="24"/>
          <w:szCs w:val="24"/>
        </w:rPr>
        <w:fldChar w:fldCharType="separate"/>
      </w:r>
      <w:r w:rsidR="00D11E8C" w:rsidRPr="00D11E8C">
        <w:rPr>
          <w:rFonts w:ascii="Times New Roman" w:hAnsi="Times New Roman"/>
          <w:sz w:val="24"/>
        </w:rPr>
        <w:t>[1]</w:t>
      </w:r>
      <w:r w:rsidR="00D11E8C">
        <w:rPr>
          <w:rFonts w:ascii="Times New Roman" w:hAnsi="Times New Roman"/>
          <w:sz w:val="24"/>
          <w:szCs w:val="24"/>
        </w:rPr>
        <w:fldChar w:fldCharType="end"/>
      </w:r>
      <w:r w:rsidR="00DE77F8">
        <w:rPr>
          <w:rFonts w:ascii="Times New Roman" w:hAnsi="Times New Roman"/>
          <w:sz w:val="24"/>
          <w:szCs w:val="24"/>
        </w:rPr>
        <w:t xml:space="preserve"> membuat sitem pemantauan kondisi hewan </w:t>
      </w:r>
      <w:r w:rsidR="005F7FAF">
        <w:rPr>
          <w:rFonts w:ascii="Times New Roman" w:hAnsi="Times New Roman"/>
          <w:sz w:val="24"/>
          <w:szCs w:val="24"/>
        </w:rPr>
        <w:t>(grafik suhu dan denyut jantung).</w:t>
      </w:r>
      <w:r w:rsidR="00FD5B18">
        <w:rPr>
          <w:rFonts w:ascii="Times New Roman" w:hAnsi="Times New Roman"/>
          <w:sz w:val="24"/>
          <w:szCs w:val="24"/>
        </w:rPr>
        <w:t xml:space="preserve"> Penelitian ini menggunakan Arduino Uno</w:t>
      </w:r>
      <w:r w:rsidR="00F56A9B">
        <w:rPr>
          <w:rFonts w:ascii="Times New Roman" w:hAnsi="Times New Roman"/>
          <w:sz w:val="24"/>
          <w:szCs w:val="24"/>
        </w:rPr>
        <w:t xml:space="preserve"> sebagai mikrokontroler utama</w:t>
      </w:r>
      <w:r w:rsidR="00FD5B18">
        <w:rPr>
          <w:rFonts w:ascii="Times New Roman" w:hAnsi="Times New Roman"/>
          <w:sz w:val="24"/>
          <w:szCs w:val="24"/>
        </w:rPr>
        <w:t xml:space="preserve">, </w:t>
      </w:r>
      <w:r w:rsidR="00414947">
        <w:rPr>
          <w:rFonts w:ascii="Times New Roman" w:hAnsi="Times New Roman"/>
          <w:sz w:val="24"/>
          <w:szCs w:val="24"/>
        </w:rPr>
        <w:t>Modul Thin</w:t>
      </w:r>
      <w:r w:rsidR="004C4D5C">
        <w:rPr>
          <w:rFonts w:ascii="Times New Roman" w:hAnsi="Times New Roman"/>
          <w:sz w:val="24"/>
          <w:szCs w:val="24"/>
        </w:rPr>
        <w:t>ker A7</w:t>
      </w:r>
      <w:r w:rsidR="00B4091E">
        <w:rPr>
          <w:rFonts w:ascii="Times New Roman" w:hAnsi="Times New Roman"/>
          <w:sz w:val="24"/>
          <w:szCs w:val="24"/>
        </w:rPr>
        <w:t xml:space="preserve"> perangkat terbaru</w:t>
      </w:r>
      <w:r w:rsidR="006844FA">
        <w:rPr>
          <w:rFonts w:ascii="Times New Roman" w:hAnsi="Times New Roman"/>
          <w:sz w:val="24"/>
          <w:szCs w:val="24"/>
        </w:rPr>
        <w:t xml:space="preserve"> dengan kapabilitas GPS, dan GSM didalamnya</w:t>
      </w:r>
      <w:r w:rsidR="00787938">
        <w:rPr>
          <w:rFonts w:ascii="Times New Roman" w:hAnsi="Times New Roman"/>
          <w:sz w:val="24"/>
          <w:szCs w:val="24"/>
        </w:rPr>
        <w:t xml:space="preserve">, </w:t>
      </w:r>
      <w:r w:rsidR="004C4D5C">
        <w:rPr>
          <w:rFonts w:ascii="Times New Roman" w:hAnsi="Times New Roman"/>
          <w:sz w:val="24"/>
          <w:szCs w:val="24"/>
        </w:rPr>
        <w:t xml:space="preserve">Sensor suhu </w:t>
      </w:r>
      <w:r w:rsidR="00787938">
        <w:rPr>
          <w:rFonts w:ascii="Times New Roman" w:hAnsi="Times New Roman"/>
          <w:sz w:val="24"/>
          <w:szCs w:val="24"/>
        </w:rPr>
        <w:t>DS18B20</w:t>
      </w:r>
      <w:r w:rsidR="00A61D9E">
        <w:rPr>
          <w:rFonts w:ascii="Times New Roman" w:hAnsi="Times New Roman"/>
          <w:sz w:val="24"/>
          <w:szCs w:val="24"/>
        </w:rPr>
        <w:t xml:space="preserve"> untuk menghitung suhu </w:t>
      </w:r>
      <w:r w:rsidR="00787938">
        <w:rPr>
          <w:rFonts w:ascii="Times New Roman" w:hAnsi="Times New Roman"/>
          <w:sz w:val="24"/>
          <w:szCs w:val="24"/>
        </w:rPr>
        <w:t>dan Sensor Pulse</w:t>
      </w:r>
      <w:r w:rsidR="00291030">
        <w:rPr>
          <w:rFonts w:ascii="Times New Roman" w:hAnsi="Times New Roman"/>
          <w:sz w:val="24"/>
          <w:szCs w:val="24"/>
        </w:rPr>
        <w:t xml:space="preserve"> untuk menguji denyut jantung</w:t>
      </w:r>
      <w:r w:rsidR="00434A78">
        <w:rPr>
          <w:rFonts w:ascii="Times New Roman" w:hAnsi="Times New Roman"/>
          <w:sz w:val="24"/>
          <w:szCs w:val="24"/>
        </w:rPr>
        <w:t>.</w:t>
      </w:r>
      <w:r w:rsidR="00475CF0">
        <w:rPr>
          <w:rFonts w:ascii="Times New Roman" w:hAnsi="Times New Roman"/>
          <w:sz w:val="24"/>
          <w:szCs w:val="24"/>
        </w:rPr>
        <w:t xml:space="preserve"> Penelitian ini</w:t>
      </w:r>
      <w:r w:rsidR="00C83515">
        <w:rPr>
          <w:rFonts w:ascii="Times New Roman" w:hAnsi="Times New Roman"/>
          <w:sz w:val="24"/>
          <w:szCs w:val="24"/>
        </w:rPr>
        <w:t xml:space="preserve"> berfokus pada </w:t>
      </w:r>
      <w:r w:rsidR="00CE4D71">
        <w:rPr>
          <w:rFonts w:ascii="Times New Roman" w:hAnsi="Times New Roman"/>
          <w:sz w:val="24"/>
          <w:szCs w:val="24"/>
        </w:rPr>
        <w:t xml:space="preserve">kondisi hewan </w:t>
      </w:r>
      <w:r w:rsidR="00C83515">
        <w:rPr>
          <w:rFonts w:ascii="Times New Roman" w:hAnsi="Times New Roman"/>
          <w:sz w:val="24"/>
          <w:szCs w:val="24"/>
        </w:rPr>
        <w:t>ternak</w:t>
      </w:r>
      <w:r w:rsidR="002A3EFE">
        <w:rPr>
          <w:rFonts w:ascii="Times New Roman" w:hAnsi="Times New Roman"/>
          <w:sz w:val="24"/>
          <w:szCs w:val="24"/>
        </w:rPr>
        <w:t xml:space="preserve"> yang dapat juga mempengaruhi kesehatan hewan tersebut</w:t>
      </w:r>
      <w:r w:rsidR="003C39C3">
        <w:rPr>
          <w:rFonts w:ascii="Times New Roman" w:hAnsi="Times New Roman"/>
          <w:sz w:val="24"/>
          <w:szCs w:val="24"/>
        </w:rPr>
        <w:t>. S</w:t>
      </w:r>
      <w:r w:rsidR="0041029E">
        <w:rPr>
          <w:rFonts w:ascii="Times New Roman" w:hAnsi="Times New Roman"/>
          <w:sz w:val="24"/>
          <w:szCs w:val="24"/>
        </w:rPr>
        <w:t>elain itu</w:t>
      </w:r>
      <w:r w:rsidR="003C39C3">
        <w:rPr>
          <w:rFonts w:ascii="Times New Roman" w:hAnsi="Times New Roman"/>
          <w:sz w:val="24"/>
          <w:szCs w:val="24"/>
        </w:rPr>
        <w:t xml:space="preserve">, Penelitian ini juga tidak ada </w:t>
      </w:r>
      <w:r w:rsidR="00D445FE">
        <w:rPr>
          <w:rFonts w:ascii="Times New Roman" w:hAnsi="Times New Roman"/>
          <w:sz w:val="24"/>
          <w:szCs w:val="24"/>
        </w:rPr>
        <w:t>fitur atau sistem</w:t>
      </w:r>
      <w:r w:rsidR="00855FC5">
        <w:rPr>
          <w:rFonts w:ascii="Times New Roman" w:hAnsi="Times New Roman"/>
          <w:sz w:val="24"/>
          <w:szCs w:val="24"/>
        </w:rPr>
        <w:t xml:space="preserve"> </w:t>
      </w:r>
      <w:r w:rsidR="00D445FE">
        <w:rPr>
          <w:rFonts w:ascii="Times New Roman" w:hAnsi="Times New Roman"/>
          <w:sz w:val="24"/>
          <w:szCs w:val="24"/>
        </w:rPr>
        <w:t xml:space="preserve">yang merekam atau analisa tingkah laku hewan sehingga </w:t>
      </w:r>
      <w:r w:rsidR="0013187B">
        <w:rPr>
          <w:rFonts w:ascii="Times New Roman" w:hAnsi="Times New Roman"/>
          <w:sz w:val="24"/>
          <w:szCs w:val="24"/>
        </w:rPr>
        <w:t xml:space="preserve">tidak dapat mengetahui mengapa </w:t>
      </w:r>
      <w:r w:rsidR="00D445FE">
        <w:rPr>
          <w:rFonts w:ascii="Times New Roman" w:hAnsi="Times New Roman"/>
          <w:sz w:val="24"/>
          <w:szCs w:val="24"/>
        </w:rPr>
        <w:t>denyut jantung dan suhu hewan tiba-tiba naik.</w:t>
      </w:r>
    </w:p>
    <w:p w14:paraId="29BE05C6" w14:textId="7B2647DF" w:rsidR="00291030" w:rsidRDefault="00C035E6" w:rsidP="00013DD1">
      <w:pPr>
        <w:spacing w:after="0" w:line="480" w:lineRule="auto"/>
        <w:ind w:left="426" w:firstLine="283"/>
        <w:jc w:val="both"/>
        <w:rPr>
          <w:rFonts w:ascii="Times New Roman" w:hAnsi="Times New Roman"/>
          <w:sz w:val="24"/>
          <w:szCs w:val="24"/>
        </w:rPr>
      </w:pPr>
      <w:r>
        <w:rPr>
          <w:rFonts w:ascii="Times New Roman" w:hAnsi="Times New Roman"/>
          <w:sz w:val="24"/>
          <w:szCs w:val="24"/>
        </w:rPr>
        <w:t xml:space="preserve">Penelitia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i6iE7Ob","properties":{"formattedCitation":"[2]","plainCitation":"[2]","noteIndex":0},"citationItems":[{"id":49,"uris":["http://zotero.org/users/local/40ttfIiH/items/RJBYXNBW"],"itemData":{"id":49,"type":"article-journal","abstract":"The development of communication technology is currently growing rapidly in the Internet of Things (IoT), it has developed in various aspects of human life. One of them is the efficiency of tracking mobile objects. There are many types of communication available. Cellular communication is one of the most common and widely used, but it has a problem like some locations are not covered by cellular networks. To overcome this problem, in this paper we proposed to use Lora for sending the location of the cow. LoRa sending data from Node to the Gateway and forwarded to the internet. The implementation results of sending data from Node to Gateway shows that the distance is directly proportional to the loss of data and signal strength (RSSI). For example, a distance of 1 km with the RSSI -98 the number of lost packages is around 2 and the furthest distance is 2.5 km with RSSI -128 the number of lost packages is about 19.","container-title":"Inspiration: Jurnal Teknologi Informasi dan Komunikasi","DOI":"10.35585/inspir.v9i1.2494","ISSN":"2621-5608, 2088-6705","issue":"1","journalAbbreviation":"j. inspir.","language":"id","page":"33","source":"DOI.org (Crossref)","title":"Sistem Pelacak Lokasi Sapi dengan Sistem Komunikasi LoRa","volume":"9","author":[{"family":"Angriawan","given":"Randy"},{"family":"Anugraha","given":"Nurhajar"}],"issued":{"date-parts":[["2019",6,15]]}}}],"schema":"https://github.com/citation-style-language/schema/raw/master/csl-citation.json"} </w:instrText>
      </w:r>
      <w:r>
        <w:rPr>
          <w:rFonts w:ascii="Times New Roman" w:hAnsi="Times New Roman"/>
          <w:sz w:val="24"/>
          <w:szCs w:val="24"/>
        </w:rPr>
        <w:fldChar w:fldCharType="separate"/>
      </w:r>
      <w:r w:rsidRPr="00C035E6">
        <w:rPr>
          <w:rFonts w:ascii="Times New Roman" w:hAnsi="Times New Roman"/>
          <w:sz w:val="24"/>
        </w:rPr>
        <w:t>[2]</w:t>
      </w:r>
      <w:r>
        <w:rPr>
          <w:rFonts w:ascii="Times New Roman" w:hAnsi="Times New Roman"/>
          <w:sz w:val="24"/>
          <w:szCs w:val="24"/>
        </w:rPr>
        <w:fldChar w:fldCharType="end"/>
      </w:r>
      <w:r w:rsidR="005E00E3">
        <w:rPr>
          <w:rFonts w:ascii="Times New Roman" w:hAnsi="Times New Roman"/>
          <w:sz w:val="24"/>
          <w:szCs w:val="24"/>
        </w:rPr>
        <w:t xml:space="preserve"> </w:t>
      </w:r>
      <w:r w:rsidR="005E00E3" w:rsidRPr="005E00E3">
        <w:rPr>
          <w:rFonts w:ascii="Times New Roman" w:hAnsi="Times New Roman"/>
          <w:sz w:val="24"/>
          <w:szCs w:val="24"/>
        </w:rPr>
        <w:t xml:space="preserve">membuat sistem pelacak lokasi hewan ternak dengan sistem komunikasi LoRa. Penelitian ini menggunakan Arduino Uno, modul GPS NEO-6M dan Dragoino LoRa Shield 915Mhz sebagai Node. Untuk Gateway menggunakan Arduino Uno, Dragoino LoRa Shield 915Mhz, Ground Plane Antenna FPV Telemetry dan SIM900 mini. Penelitian ini hanya berfokus pada akurasi lokasi dan pengaruh jarak terhadap kekuatan sinyal. Perlu adanya suatu fitur yang mampu memberi </w:t>
      </w:r>
      <w:r w:rsidR="005E00E3" w:rsidRPr="005E00E3">
        <w:rPr>
          <w:rFonts w:ascii="Times New Roman" w:hAnsi="Times New Roman"/>
          <w:sz w:val="24"/>
          <w:szCs w:val="24"/>
        </w:rPr>
        <w:lastRenderedPageBreak/>
        <w:t>notifikasi pada peternak jika ada hal yang tidak diinginkan terjadi pada hewan ternak.</w:t>
      </w:r>
    </w:p>
    <w:p w14:paraId="404BD525" w14:textId="3886FCC1" w:rsidR="00C71A48" w:rsidRPr="002E5136" w:rsidRDefault="00C71A48" w:rsidP="00013DD1">
      <w:pPr>
        <w:spacing w:after="0" w:line="480" w:lineRule="auto"/>
        <w:ind w:left="426" w:firstLine="283"/>
        <w:jc w:val="both"/>
        <w:rPr>
          <w:rFonts w:ascii="Times New Roman" w:hAnsi="Times New Roman"/>
          <w:sz w:val="24"/>
          <w:szCs w:val="24"/>
          <w:lang w:val="id-ID"/>
        </w:rPr>
      </w:pPr>
      <w:r>
        <w:rPr>
          <w:rFonts w:ascii="Times New Roman" w:hAnsi="Times New Roman"/>
          <w:sz w:val="24"/>
          <w:szCs w:val="24"/>
        </w:rPr>
        <w:t xml:space="preserve">Penelitia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9FdMIcvS","properties":{"formattedCitation":"[3]","plainCitation":"[3]","noteIndex":0},"citationItems":[{"id":51,"uris":["http://zotero.org/users/local/40ttfIiH/items/5GJEVCRZ"],"itemData":{"id":51,"type":"article-journal","abstract":"Vehicle tracking system based on GPS (Global Positioning System) by using SMS gateway communication is a system where the position of a vehicle can be known with certainty. This tracking system uses Arduino Nano as a microcontroller, GPS module technology to determine the position of the vehicle and the SMS gateway device to communicate via Smartphone. With the Google maps application on the Smartphone, it is easy to track the position of the vehicle. The vehicle can be controlled by turning off and turning on remotely with the SMS gateway device via text message media on the Smartphone.","container-title":"JSR : Jaringan Sistem Informasi Robotik","DOI":"10.58486/jsr.v3i1.41","ISSN":"2579-373X, 2356-2137","issue":"1","journalAbbreviation":"JSR","language":"id","page":"152-160","source":"DOI.org (Crossref)","title":"SISTEM KONTROL KENDARAAN BERBASIS IOT","volume":"3","author":[{"family":"Tambunan","given":"Leonard"},{"family":"Putra","given":"Diki Dwi"}],"issued":{"date-parts":[["2019",7,29]]}}}],"schema":"https://github.com/citation-style-language/schema/raw/master/csl-citation.json"} </w:instrText>
      </w:r>
      <w:r>
        <w:rPr>
          <w:rFonts w:ascii="Times New Roman" w:hAnsi="Times New Roman"/>
          <w:sz w:val="24"/>
          <w:szCs w:val="24"/>
        </w:rPr>
        <w:fldChar w:fldCharType="separate"/>
      </w:r>
      <w:r w:rsidRPr="00C71A48">
        <w:rPr>
          <w:rFonts w:ascii="Times New Roman" w:hAnsi="Times New Roman"/>
          <w:sz w:val="24"/>
        </w:rPr>
        <w:t>[3]</w:t>
      </w:r>
      <w:r>
        <w:rPr>
          <w:rFonts w:ascii="Times New Roman" w:hAnsi="Times New Roman"/>
          <w:sz w:val="24"/>
          <w:szCs w:val="24"/>
        </w:rPr>
        <w:fldChar w:fldCharType="end"/>
      </w:r>
      <w:r>
        <w:rPr>
          <w:rFonts w:ascii="Times New Roman" w:hAnsi="Times New Roman"/>
          <w:sz w:val="24"/>
          <w:szCs w:val="24"/>
        </w:rPr>
        <w:t xml:space="preserve">. </w:t>
      </w:r>
      <w:r w:rsidRPr="00C71A48">
        <w:rPr>
          <w:rFonts w:ascii="Times New Roman" w:hAnsi="Times New Roman"/>
          <w:sz w:val="24"/>
          <w:szCs w:val="24"/>
        </w:rPr>
        <w:t>membuat sistem pelacak lokasi kendaraan berbasis GPS yang menggunakan SMS Gateway untuk berkomunikasi dengan smartphone. Sistem ini menggunakan mikrokontroler Arduino Nano, dan SIM800L sebagai media komunikasi. Penelitian ini berfokus pada pelacakan lokasi secara otomatis, namun penanganannya masih secara manual yaitu melalui SMS.</w:t>
      </w:r>
    </w:p>
    <w:p w14:paraId="6ADAD743" w14:textId="77777777" w:rsidR="00222427" w:rsidRDefault="002E5136" w:rsidP="00E20984">
      <w:pPr>
        <w:pStyle w:val="Heading2"/>
        <w:numPr>
          <w:ilvl w:val="1"/>
          <w:numId w:val="50"/>
        </w:numPr>
        <w:rPr>
          <w:lang w:val="id-ID"/>
        </w:rPr>
      </w:pPr>
      <w:r>
        <w:t>Landasan Teori</w:t>
      </w:r>
      <w:r w:rsidR="00E20984" w:rsidRPr="00E20984">
        <w:rPr>
          <w:lang w:val="id-ID"/>
        </w:rPr>
        <w:t xml:space="preserve"> </w:t>
      </w:r>
    </w:p>
    <w:p w14:paraId="1C9FC9C4" w14:textId="75D43DB4" w:rsidR="004239EB" w:rsidRDefault="002E0DAC" w:rsidP="004239EB">
      <w:pPr>
        <w:pStyle w:val="Heading2"/>
        <w:numPr>
          <w:ilvl w:val="2"/>
          <w:numId w:val="50"/>
        </w:numPr>
        <w:ind w:left="993" w:hanging="579"/>
        <w:rPr>
          <w:lang w:val="id-ID"/>
        </w:rPr>
      </w:pPr>
      <w:r>
        <w:rPr>
          <w:lang w:val="id-ID"/>
        </w:rPr>
        <w:t>Internet of Things</w:t>
      </w:r>
    </w:p>
    <w:p w14:paraId="2D4E5B60" w14:textId="77515AAD" w:rsidR="00B564D8" w:rsidRDefault="004239EB" w:rsidP="008E6163">
      <w:pPr>
        <w:pStyle w:val="NoSpacing"/>
        <w:spacing w:line="480" w:lineRule="auto"/>
        <w:jc w:val="center"/>
        <w:rPr>
          <w:lang w:val="id-ID"/>
        </w:rPr>
      </w:pPr>
      <w:r>
        <w:rPr>
          <w:noProof/>
          <w:lang w:val="id-ID"/>
        </w:rPr>
        <w:drawing>
          <wp:inline distT="0" distB="0" distL="0" distR="0" wp14:anchorId="506F5969" wp14:editId="4DAB7D21">
            <wp:extent cx="3178249" cy="2243470"/>
            <wp:effectExtent l="0" t="0" r="3175" b="4445"/>
            <wp:docPr id="111620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05947" name="Picture 1116205947"/>
                    <pic:cNvPicPr/>
                  </pic:nvPicPr>
                  <pic:blipFill>
                    <a:blip r:embed="rId9">
                      <a:extLst>
                        <a:ext uri="{28A0092B-C50C-407E-A947-70E740481C1C}">
                          <a14:useLocalDpi xmlns:a14="http://schemas.microsoft.com/office/drawing/2010/main" val="0"/>
                        </a:ext>
                      </a:extLst>
                    </a:blip>
                    <a:stretch>
                      <a:fillRect/>
                    </a:stretch>
                  </pic:blipFill>
                  <pic:spPr>
                    <a:xfrm>
                      <a:off x="0" y="0"/>
                      <a:ext cx="3184224" cy="2247688"/>
                    </a:xfrm>
                    <a:prstGeom prst="rect">
                      <a:avLst/>
                    </a:prstGeom>
                  </pic:spPr>
                </pic:pic>
              </a:graphicData>
            </a:graphic>
          </wp:inline>
        </w:drawing>
      </w:r>
    </w:p>
    <w:p w14:paraId="699E41DB" w14:textId="64E6C1A9" w:rsidR="00CE6BD2" w:rsidRDefault="00CE6BD2" w:rsidP="00247AF7">
      <w:pPr>
        <w:pStyle w:val="NoSpacing"/>
        <w:spacing w:line="480" w:lineRule="auto"/>
        <w:jc w:val="center"/>
        <w:rPr>
          <w:rFonts w:ascii="Times New Roman" w:hAnsi="Times New Roman"/>
          <w:sz w:val="24"/>
          <w:szCs w:val="24"/>
          <w:lang w:val="id-ID"/>
        </w:rPr>
      </w:pPr>
      <w:r w:rsidRPr="009074EC">
        <w:rPr>
          <w:rFonts w:ascii="Times New Roman" w:hAnsi="Times New Roman"/>
          <w:b/>
          <w:bCs/>
          <w:sz w:val="24"/>
          <w:szCs w:val="24"/>
          <w:lang w:val="id-ID"/>
        </w:rPr>
        <w:t>Gambar 1</w:t>
      </w:r>
      <w:r w:rsidR="009074EC" w:rsidRPr="009074EC">
        <w:rPr>
          <w:rFonts w:ascii="Times New Roman" w:hAnsi="Times New Roman"/>
          <w:sz w:val="24"/>
          <w:szCs w:val="24"/>
          <w:lang w:val="id-ID"/>
        </w:rPr>
        <w:t xml:space="preserve">. IoT </w:t>
      </w:r>
      <w:r w:rsidR="009074EC">
        <w:rPr>
          <w:rFonts w:ascii="Times New Roman" w:hAnsi="Times New Roman"/>
          <w:sz w:val="24"/>
          <w:szCs w:val="24"/>
          <w:lang w:val="id-ID"/>
        </w:rPr>
        <w:t>e</w:t>
      </w:r>
      <w:r w:rsidR="009074EC" w:rsidRPr="009074EC">
        <w:rPr>
          <w:rFonts w:ascii="Times New Roman" w:hAnsi="Times New Roman"/>
          <w:sz w:val="24"/>
          <w:szCs w:val="24"/>
          <w:lang w:val="id-ID"/>
        </w:rPr>
        <w:t>cosystem</w:t>
      </w:r>
    </w:p>
    <w:p w14:paraId="3BE95FA6" w14:textId="2DAF1980" w:rsidR="008E6163" w:rsidRPr="00C71A48" w:rsidRDefault="00D35708" w:rsidP="00846BEF">
      <w:pPr>
        <w:pStyle w:val="NoSpacing"/>
        <w:spacing w:line="480" w:lineRule="auto"/>
        <w:ind w:left="426"/>
        <w:jc w:val="both"/>
        <w:rPr>
          <w:rFonts w:ascii="Times New Roman" w:hAnsi="Times New Roman"/>
          <w:sz w:val="24"/>
          <w:szCs w:val="24"/>
        </w:rPr>
      </w:pPr>
      <w:r>
        <w:rPr>
          <w:rFonts w:ascii="Times New Roman" w:hAnsi="Times New Roman"/>
          <w:sz w:val="24"/>
          <w:szCs w:val="24"/>
        </w:rPr>
        <w:tab/>
      </w:r>
      <w:r w:rsidR="00247AF7" w:rsidRPr="00247AF7">
        <w:rPr>
          <w:rFonts w:ascii="Times New Roman" w:hAnsi="Times New Roman"/>
          <w:sz w:val="24"/>
          <w:szCs w:val="24"/>
        </w:rPr>
        <w:t>Internet of things merupakan suatu komunikasi antar perangkat elektronik dengan perangkat lain melalui jaringan internet</w:t>
      </w:r>
      <w:r w:rsidR="00E3082F">
        <w:rPr>
          <w:rFonts w:ascii="Times New Roman" w:hAnsi="Times New Roman"/>
          <w:sz w:val="24"/>
          <w:szCs w:val="24"/>
        </w:rPr>
        <w:t xml:space="preserve"> </w:t>
      </w:r>
      <w:r w:rsidR="00D0783B">
        <w:rPr>
          <w:rFonts w:ascii="Times New Roman" w:hAnsi="Times New Roman"/>
          <w:sz w:val="24"/>
          <w:szCs w:val="24"/>
        </w:rPr>
        <w:fldChar w:fldCharType="begin"/>
      </w:r>
      <w:r w:rsidR="00D0783B">
        <w:rPr>
          <w:rFonts w:ascii="Times New Roman" w:hAnsi="Times New Roman"/>
          <w:sz w:val="24"/>
          <w:szCs w:val="24"/>
        </w:rPr>
        <w:instrText xml:space="preserve"> ADDIN ZOTERO_ITEM CSL_CITATION {"citationID":"Xotg9tfD","properties":{"formattedCitation":"[3]","plainCitation":"[3]","noteIndex":0},"citationItems":[{"id":51,"uris":["http://zotero.org/users/local/40ttfIiH/items/5GJEVCRZ"],"itemData":{"id":51,"type":"article-journal","abstract":"Vehicle tracking system based on GPS (Global Positioning System) by using SMS gateway communication is a system where the position of a vehicle can be known with certainty. This tracking system uses Arduino Nano as a microcontroller, GPS module technology to determine the position of the vehicle and the SMS gateway device to communicate via Smartphone. With the Google maps application on the Smartphone, it is easy to track the position of the vehicle. The vehicle can be controlled by turning off and turning on remotely with the SMS gateway device via text message media on the Smartphone.","container-title":"JSR : Jaringan Sistem Informasi Robotik","DOI":"10.58486/jsr.v3i1.41","ISSN":"2579-373X, 2356-2137","issue":"1","journalAbbreviation":"JSR","language":"id","page":"152-160","source":"DOI.org (Crossref)","title":"SISTEM KONTROL KENDARAAN BERBASIS IOT","volume":"3","author":[{"family":"Tambunan","given":"Leonard"},{"family":"Putra","given":"Diki Dwi"}],"issued":{"date-parts":[["2019",7,29]]}}}],"schema":"https://github.com/citation-style-language/schema/raw/master/csl-citation.json"} </w:instrText>
      </w:r>
      <w:r w:rsidR="00D0783B">
        <w:rPr>
          <w:rFonts w:ascii="Times New Roman" w:hAnsi="Times New Roman"/>
          <w:sz w:val="24"/>
          <w:szCs w:val="24"/>
        </w:rPr>
        <w:fldChar w:fldCharType="separate"/>
      </w:r>
      <w:r w:rsidR="00D0783B" w:rsidRPr="00D0783B">
        <w:rPr>
          <w:rFonts w:ascii="Times New Roman" w:hAnsi="Times New Roman"/>
          <w:sz w:val="24"/>
        </w:rPr>
        <w:t>[3]</w:t>
      </w:r>
      <w:r w:rsidR="00D0783B">
        <w:rPr>
          <w:rFonts w:ascii="Times New Roman" w:hAnsi="Times New Roman"/>
          <w:sz w:val="24"/>
          <w:szCs w:val="24"/>
        </w:rPr>
        <w:fldChar w:fldCharType="end"/>
      </w:r>
      <w:r>
        <w:rPr>
          <w:rFonts w:ascii="Times New Roman" w:hAnsi="Times New Roman"/>
          <w:sz w:val="24"/>
          <w:szCs w:val="24"/>
        </w:rPr>
        <w:t xml:space="preserve">. </w:t>
      </w:r>
      <w:r w:rsidRPr="00D35708">
        <w:rPr>
          <w:rFonts w:ascii="Times New Roman" w:hAnsi="Times New Roman"/>
          <w:sz w:val="24"/>
          <w:szCs w:val="24"/>
        </w:rPr>
        <w:t xml:space="preserve">Komunikasi ini memungkinkan terjadinya komunikasi antara sensor, </w:t>
      </w:r>
      <w:r w:rsidRPr="00D35708">
        <w:rPr>
          <w:rFonts w:ascii="Times New Roman" w:hAnsi="Times New Roman"/>
          <w:sz w:val="24"/>
          <w:szCs w:val="24"/>
        </w:rPr>
        <w:lastRenderedPageBreak/>
        <w:t>perangkat elektrikal atau mekanik dan pengguna meski terpisah dalam jarak yang jauh.</w:t>
      </w:r>
      <w:r>
        <w:rPr>
          <w:rFonts w:ascii="Times New Roman" w:hAnsi="Times New Roman"/>
          <w:sz w:val="24"/>
          <w:szCs w:val="24"/>
        </w:rPr>
        <w:tab/>
      </w:r>
    </w:p>
    <w:p w14:paraId="532C9A54" w14:textId="04FB689F" w:rsidR="00941BCC" w:rsidRDefault="00941BCC" w:rsidP="00941BCC">
      <w:pPr>
        <w:pStyle w:val="Heading2"/>
        <w:numPr>
          <w:ilvl w:val="2"/>
          <w:numId w:val="50"/>
        </w:numPr>
        <w:tabs>
          <w:tab w:val="left" w:pos="709"/>
        </w:tabs>
        <w:ind w:left="993" w:hanging="567"/>
      </w:pPr>
      <w:r>
        <w:t>ESP32</w:t>
      </w:r>
    </w:p>
    <w:p w14:paraId="2D9BF71C" w14:textId="3669292B" w:rsidR="008E6163" w:rsidRDefault="008E6163" w:rsidP="008E6163">
      <w:pPr>
        <w:jc w:val="center"/>
      </w:pPr>
      <w:r>
        <w:rPr>
          <w:noProof/>
        </w:rPr>
        <w:drawing>
          <wp:inline distT="0" distB="0" distL="0" distR="0" wp14:anchorId="7B5D1DA6" wp14:editId="1C22AD48">
            <wp:extent cx="3026799" cy="2062717"/>
            <wp:effectExtent l="0" t="0" r="2540" b="0"/>
            <wp:docPr id="831893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93380" name="Picture 83189338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1023" cy="2072410"/>
                    </a:xfrm>
                    <a:prstGeom prst="rect">
                      <a:avLst/>
                    </a:prstGeom>
                  </pic:spPr>
                </pic:pic>
              </a:graphicData>
            </a:graphic>
          </wp:inline>
        </w:drawing>
      </w:r>
    </w:p>
    <w:p w14:paraId="7CA65AFB" w14:textId="37895FBE" w:rsidR="009A54F5" w:rsidRPr="009A54F5" w:rsidRDefault="009A54F5" w:rsidP="008E6163">
      <w:pPr>
        <w:jc w:val="center"/>
        <w:rPr>
          <w:rFonts w:ascii="Times New Roman" w:hAnsi="Times New Roman"/>
          <w:sz w:val="24"/>
          <w:szCs w:val="24"/>
        </w:rPr>
      </w:pPr>
      <w:r w:rsidRPr="009A54F5">
        <w:rPr>
          <w:rFonts w:ascii="Times New Roman" w:hAnsi="Times New Roman"/>
          <w:b/>
          <w:bCs/>
          <w:sz w:val="24"/>
          <w:szCs w:val="24"/>
        </w:rPr>
        <w:t>Gambar 2</w:t>
      </w:r>
      <w:r>
        <w:rPr>
          <w:rFonts w:ascii="Times New Roman" w:hAnsi="Times New Roman"/>
          <w:sz w:val="24"/>
          <w:szCs w:val="24"/>
        </w:rPr>
        <w:t>. ESP32</w:t>
      </w:r>
    </w:p>
    <w:p w14:paraId="5DBB2D3B" w14:textId="4067879D" w:rsidR="00BE5F92" w:rsidRDefault="00846BEF" w:rsidP="00846BEF">
      <w:pPr>
        <w:spacing w:line="480" w:lineRule="auto"/>
        <w:ind w:left="426"/>
        <w:jc w:val="both"/>
        <w:rPr>
          <w:rFonts w:ascii="Times New Roman" w:hAnsi="Times New Roman"/>
          <w:sz w:val="24"/>
          <w:szCs w:val="24"/>
        </w:rPr>
      </w:pPr>
      <w:r>
        <w:rPr>
          <w:rFonts w:ascii="Times New Roman" w:hAnsi="Times New Roman"/>
          <w:i/>
          <w:iCs/>
          <w:sz w:val="24"/>
          <w:szCs w:val="24"/>
        </w:rPr>
        <w:tab/>
      </w:r>
      <w:r w:rsidR="00A91A08" w:rsidRPr="00A91A08">
        <w:rPr>
          <w:rFonts w:ascii="Times New Roman" w:hAnsi="Times New Roman"/>
          <w:i/>
          <w:iCs/>
          <w:sz w:val="24"/>
          <w:szCs w:val="24"/>
        </w:rPr>
        <w:t>Microcontroller</w:t>
      </w:r>
      <w:r w:rsidR="00A91A08" w:rsidRPr="00A91A08">
        <w:rPr>
          <w:rFonts w:ascii="Times New Roman" w:hAnsi="Times New Roman"/>
          <w:sz w:val="24"/>
          <w:szCs w:val="24"/>
        </w:rPr>
        <w:t xml:space="preserve"> ESP32 merupakan alat serbaguna dalam penelitian IoT, menawarkan berbagai aplikasi mulai dari sistem keamanan, pemantauan industri dan alat pendidikan. Integrasi ESP32 dalam berbagai sistem IoT menunjukkan adaptabilitas dan efisiensinya dalam pemrosesan data dan komunikasi real time. Penggunaan ESP32 dalam sistem keamanan ruangan telah dilakukan oleh</w:t>
      </w:r>
      <w:r w:rsidR="00A91A08" w:rsidRPr="00A91A08">
        <w:rPr>
          <w:rFonts w:ascii="Times New Roman" w:hAnsi="Times New Roman"/>
          <w:sz w:val="24"/>
          <w:szCs w:val="24"/>
          <w:lang w:val="id-ID"/>
        </w:rPr>
        <w:t xml:space="preserve"> </w:t>
      </w:r>
      <w:r w:rsidR="00BE686C">
        <w:rPr>
          <w:rFonts w:ascii="Times New Roman" w:hAnsi="Times New Roman"/>
          <w:sz w:val="24"/>
          <w:szCs w:val="24"/>
          <w:lang w:val="id-ID"/>
        </w:rPr>
        <w:fldChar w:fldCharType="begin"/>
      </w:r>
      <w:r w:rsidR="00BE686C">
        <w:rPr>
          <w:rFonts w:ascii="Times New Roman" w:hAnsi="Times New Roman"/>
          <w:sz w:val="24"/>
          <w:szCs w:val="24"/>
          <w:lang w:val="id-ID"/>
        </w:rPr>
        <w:instrText xml:space="preserve"> ADDIN ZOTERO_ITEM CSL_CITATION {"citationID":"UquAQB1S","properties":{"formattedCitation":"[4]","plainCitation":"[4]","noteIndex":0},"citationItems":[{"id":55,"uris":["http://zotero.org/users/local/40ttfIiH/items/SSP87YCU"],"itemData":{"id":55,"type":"article-journal","abstract":"In the current digital era, the demand for effective and efficient security systems is increasing. This research develops a room security system using ESP32CAM and motion sensors based on the Internet of Things (IoT). The system is designed to detect movement within a room and send real-time notifications to users via a mobile application. The ESP32CAM functions as a surveillance camera that captures images when the motion sensor detects activity. Data from the motion sensor and images from the ESP32CAM are sent to a cloud server for processing and storage. System testing shows that this solution can provide a quick response to movement, send notifications within seconds, and securely store data in the cloud. Thus, this system can significantly enhance room security and provide peace of mind to its users.","container-title":"Infotek: Jurnal Informatika dan Teknologi","DOI":"10.29408/jit.v7i2.26109","ISSN":"2614-8773","issue":"2","journalAbbreviation":"INFOTEK","language":"id","license":"https://creativecommons.org/licenses/by/4.0","page":"575-584","source":"DOI.org (Crossref)","title":"Sistem Keamanan Ruangan Menggunakan ESP32CAM dan Sensor Gerak Berbasis IoT","volume":"7","author":[{"family":"Humam","given":"Faris"},{"family":"Triawan","given":"Muhammad Agus"}],"issued":{"date-parts":[["2024",7,24]]}}}],"schema":"https://github.com/citation-style-language/schema/raw/master/csl-citation.json"} </w:instrText>
      </w:r>
      <w:r w:rsidR="00BE686C">
        <w:rPr>
          <w:rFonts w:ascii="Times New Roman" w:hAnsi="Times New Roman"/>
          <w:sz w:val="24"/>
          <w:szCs w:val="24"/>
          <w:lang w:val="id-ID"/>
        </w:rPr>
        <w:fldChar w:fldCharType="separate"/>
      </w:r>
      <w:r w:rsidR="00BE686C" w:rsidRPr="00BE686C">
        <w:rPr>
          <w:rFonts w:ascii="Times New Roman" w:hAnsi="Times New Roman"/>
          <w:sz w:val="24"/>
        </w:rPr>
        <w:t>[4]</w:t>
      </w:r>
      <w:r w:rsidR="00BE686C">
        <w:rPr>
          <w:rFonts w:ascii="Times New Roman" w:hAnsi="Times New Roman"/>
          <w:sz w:val="24"/>
          <w:szCs w:val="24"/>
          <w:lang w:val="id-ID"/>
        </w:rPr>
        <w:fldChar w:fldCharType="end"/>
      </w:r>
      <w:r w:rsidR="00F17DCA">
        <w:rPr>
          <w:rFonts w:ascii="Times New Roman" w:hAnsi="Times New Roman"/>
          <w:sz w:val="24"/>
          <w:szCs w:val="24"/>
          <w:lang w:val="id-ID"/>
        </w:rPr>
        <w:t xml:space="preserve">, </w:t>
      </w:r>
      <w:r w:rsidR="00F17DCA" w:rsidRPr="00F17DCA">
        <w:rPr>
          <w:rFonts w:ascii="Times New Roman" w:hAnsi="Times New Roman"/>
          <w:sz w:val="24"/>
          <w:szCs w:val="24"/>
        </w:rPr>
        <w:t>untuk mendeteksi adanya pergerakan di dalam ruangan dan mengirimkan notifikasi kepada pengguna melalui aplikasi mobile.</w:t>
      </w:r>
    </w:p>
    <w:p w14:paraId="2FA36AAC" w14:textId="77777777" w:rsidR="00E52FCB" w:rsidRDefault="00846BEF" w:rsidP="00846BEF">
      <w:pPr>
        <w:pStyle w:val="Heading2"/>
        <w:numPr>
          <w:ilvl w:val="2"/>
          <w:numId w:val="50"/>
        </w:numPr>
        <w:ind w:left="1134"/>
        <w:rPr>
          <w:lang w:val="id-ID"/>
        </w:rPr>
      </w:pPr>
      <w:r>
        <w:rPr>
          <w:lang w:val="id-ID"/>
        </w:rPr>
        <w:t>GPS</w:t>
      </w:r>
    </w:p>
    <w:p w14:paraId="7A8272DE" w14:textId="07C59F59" w:rsidR="00C6583B" w:rsidRDefault="00547A33" w:rsidP="00E52FCB">
      <w:pPr>
        <w:pStyle w:val="Heading2"/>
        <w:numPr>
          <w:ilvl w:val="2"/>
          <w:numId w:val="50"/>
        </w:numPr>
        <w:ind w:left="1134"/>
        <w:rPr>
          <w:lang w:val="id-ID"/>
        </w:rPr>
      </w:pPr>
      <w:r w:rsidRPr="00547A33">
        <w:t>Sensor gyroscope dan accelerometer</w:t>
      </w:r>
    </w:p>
    <w:p w14:paraId="28CE341E" w14:textId="77777777" w:rsidR="00BE0B84" w:rsidRDefault="00BE0B84" w:rsidP="00E52FCB">
      <w:pPr>
        <w:pStyle w:val="Heading2"/>
        <w:numPr>
          <w:ilvl w:val="2"/>
          <w:numId w:val="50"/>
        </w:numPr>
        <w:ind w:left="1134"/>
        <w:rPr>
          <w:lang w:val="id-ID"/>
        </w:rPr>
      </w:pPr>
      <w:r>
        <w:rPr>
          <w:lang w:val="id-ID"/>
        </w:rPr>
        <w:t>Smartphone</w:t>
      </w:r>
    </w:p>
    <w:p w14:paraId="12B7AB08" w14:textId="77777777" w:rsidR="00BE0B84" w:rsidRDefault="00BE0B84">
      <w:pPr>
        <w:spacing w:line="259" w:lineRule="auto"/>
        <w:rPr>
          <w:rFonts w:ascii="Times New Roman" w:eastAsiaTheme="majorEastAsia" w:hAnsi="Times New Roman" w:cstheme="majorBidi"/>
          <w:b/>
          <w:sz w:val="24"/>
          <w:szCs w:val="26"/>
          <w:lang w:val="id-ID"/>
        </w:rPr>
      </w:pPr>
      <w:r>
        <w:rPr>
          <w:lang w:val="id-ID"/>
        </w:rPr>
        <w:br w:type="page"/>
      </w:r>
    </w:p>
    <w:p w14:paraId="1AD3F6B5" w14:textId="77777777" w:rsidR="00515D25" w:rsidRDefault="00BE0B84" w:rsidP="00BE0B84">
      <w:pPr>
        <w:pStyle w:val="Heading1"/>
        <w:rPr>
          <w:lang w:val="id-ID"/>
        </w:rPr>
      </w:pPr>
      <w:r>
        <w:rPr>
          <w:lang w:val="id-ID"/>
        </w:rPr>
        <w:lastRenderedPageBreak/>
        <w:t xml:space="preserve">BAB III </w:t>
      </w:r>
      <w:r w:rsidR="00515D25">
        <w:rPr>
          <w:lang w:val="id-ID"/>
        </w:rPr>
        <w:t>METODE PENELITIAN</w:t>
      </w:r>
    </w:p>
    <w:p w14:paraId="507FDD71" w14:textId="77777777" w:rsidR="00974A23" w:rsidRPr="00974A23" w:rsidRDefault="001B65DE" w:rsidP="00974A23">
      <w:pPr>
        <w:pStyle w:val="Heading2"/>
        <w:numPr>
          <w:ilvl w:val="1"/>
          <w:numId w:val="55"/>
        </w:numPr>
        <w:ind w:left="709"/>
        <w:rPr>
          <w:lang w:val="id-ID"/>
        </w:rPr>
      </w:pPr>
      <w:r w:rsidRPr="001B65DE">
        <w:t>Movement Recognition Dari Pembacaan Sensor</w:t>
      </w:r>
    </w:p>
    <w:p w14:paraId="07831066" w14:textId="77777777" w:rsidR="00180383" w:rsidRPr="00180383" w:rsidRDefault="00974A23" w:rsidP="00974A23">
      <w:pPr>
        <w:pStyle w:val="Heading2"/>
        <w:numPr>
          <w:ilvl w:val="1"/>
          <w:numId w:val="55"/>
        </w:numPr>
        <w:ind w:left="709"/>
        <w:rPr>
          <w:lang w:val="id-ID"/>
        </w:rPr>
      </w:pPr>
      <w:r>
        <w:t>Rancangan Sistem</w:t>
      </w:r>
    </w:p>
    <w:p w14:paraId="60570011" w14:textId="77777777" w:rsidR="00203DD1" w:rsidRPr="00203DD1" w:rsidRDefault="00180383" w:rsidP="00974A23">
      <w:pPr>
        <w:pStyle w:val="Heading2"/>
        <w:numPr>
          <w:ilvl w:val="1"/>
          <w:numId w:val="55"/>
        </w:numPr>
        <w:ind w:left="709"/>
        <w:rPr>
          <w:lang w:val="id-ID"/>
        </w:rPr>
      </w:pPr>
      <w:r>
        <w:t>Rancangan Casing Komponen</w:t>
      </w:r>
    </w:p>
    <w:p w14:paraId="49CCF115" w14:textId="77777777" w:rsidR="00203DD1" w:rsidRPr="00203DD1" w:rsidRDefault="00203DD1" w:rsidP="00974A23">
      <w:pPr>
        <w:pStyle w:val="Heading2"/>
        <w:numPr>
          <w:ilvl w:val="1"/>
          <w:numId w:val="55"/>
        </w:numPr>
        <w:ind w:left="709"/>
        <w:rPr>
          <w:lang w:val="id-ID"/>
        </w:rPr>
      </w:pPr>
      <w:r>
        <w:t>Pembuatan Alat/Implementasi Sistem</w:t>
      </w:r>
    </w:p>
    <w:p w14:paraId="2450A06F" w14:textId="0286F6CD" w:rsidR="00CE6BD2" w:rsidRPr="00A91A08" w:rsidRDefault="00203DD1" w:rsidP="00974A23">
      <w:pPr>
        <w:pStyle w:val="Heading2"/>
        <w:numPr>
          <w:ilvl w:val="1"/>
          <w:numId w:val="55"/>
        </w:numPr>
        <w:ind w:left="709"/>
        <w:rPr>
          <w:lang w:val="id-ID"/>
        </w:rPr>
      </w:pPr>
      <w:r>
        <w:t>Pengujian</w:t>
      </w:r>
      <w:r w:rsidR="00CE6BD2" w:rsidRPr="00A91A08">
        <w:rPr>
          <w:lang w:val="id-ID"/>
        </w:rPr>
        <w:br w:type="page"/>
      </w:r>
    </w:p>
    <w:p w14:paraId="054E4BF9" w14:textId="0710A32D" w:rsidR="00542A6C" w:rsidRDefault="00D17867" w:rsidP="00542A6C">
      <w:pPr>
        <w:spacing w:after="0" w:line="257" w:lineRule="auto"/>
        <w:jc w:val="center"/>
        <w:rPr>
          <w:rFonts w:ascii="Times New Roman" w:hAnsi="Times New Roman"/>
          <w:b/>
          <w:bCs/>
          <w:sz w:val="24"/>
          <w:szCs w:val="24"/>
          <w:lang w:val="id-ID"/>
        </w:rPr>
      </w:pPr>
      <w:r w:rsidRPr="0069395A">
        <w:rPr>
          <w:rFonts w:ascii="Times New Roman" w:hAnsi="Times New Roman"/>
          <w:b/>
          <w:bCs/>
          <w:sz w:val="24"/>
          <w:szCs w:val="24"/>
          <w:lang w:val="id-ID"/>
        </w:rPr>
        <w:lastRenderedPageBreak/>
        <w:t>Daftar Pustaka</w:t>
      </w:r>
    </w:p>
    <w:p w14:paraId="4140BB20" w14:textId="77777777" w:rsidR="00BC0844" w:rsidRDefault="00BC0844" w:rsidP="00BC0844">
      <w:pPr>
        <w:spacing w:after="0" w:line="257" w:lineRule="auto"/>
        <w:rPr>
          <w:rFonts w:ascii="Times New Roman" w:hAnsi="Times New Roman"/>
          <w:b/>
          <w:bCs/>
          <w:sz w:val="24"/>
          <w:szCs w:val="24"/>
          <w:lang w:val="id-ID"/>
        </w:rPr>
      </w:pPr>
    </w:p>
    <w:p w14:paraId="7353A0A9" w14:textId="77777777" w:rsidR="00227EB1" w:rsidRPr="001B64CA" w:rsidRDefault="00227EB1" w:rsidP="001B64CA">
      <w:pPr>
        <w:spacing w:after="0" w:line="257" w:lineRule="auto"/>
        <w:ind w:left="720" w:hanging="720"/>
        <w:rPr>
          <w:rFonts w:ascii="Times New Roman" w:hAnsi="Times New Roman"/>
          <w:b/>
          <w:bCs/>
          <w:sz w:val="24"/>
          <w:szCs w:val="24"/>
          <w:lang w:val="id-ID"/>
        </w:rPr>
      </w:pPr>
    </w:p>
    <w:p w14:paraId="378481D5" w14:textId="77777777" w:rsidR="00BE686C" w:rsidRPr="00BE686C" w:rsidRDefault="003A132F" w:rsidP="00BE686C">
      <w:pPr>
        <w:pStyle w:val="Bibliography"/>
        <w:rPr>
          <w:rFonts w:ascii="Times New Roman" w:hAnsi="Times New Roman"/>
          <w:sz w:val="24"/>
        </w:rPr>
      </w:pPr>
      <w:r>
        <w:rPr>
          <w:b/>
          <w:bCs/>
          <w:sz w:val="24"/>
          <w:szCs w:val="24"/>
          <w:lang w:val="id-ID"/>
        </w:rPr>
        <w:fldChar w:fldCharType="begin"/>
      </w:r>
      <w:r w:rsidR="009401F8">
        <w:rPr>
          <w:b/>
          <w:bCs/>
          <w:sz w:val="24"/>
          <w:szCs w:val="24"/>
          <w:lang w:val="id-ID"/>
        </w:rPr>
        <w:instrText xml:space="preserve"> ADDIN ZOTERO_BIBL {"uncited":[],"omitted":[],"custom":[]} CSL_BIBLIOGRAPHY </w:instrText>
      </w:r>
      <w:r>
        <w:rPr>
          <w:b/>
          <w:bCs/>
          <w:sz w:val="24"/>
          <w:szCs w:val="24"/>
          <w:lang w:val="id-ID"/>
        </w:rPr>
        <w:fldChar w:fldCharType="separate"/>
      </w:r>
      <w:r w:rsidR="00BE686C" w:rsidRPr="00BE686C">
        <w:rPr>
          <w:rFonts w:ascii="Times New Roman" w:hAnsi="Times New Roman"/>
          <w:sz w:val="24"/>
        </w:rPr>
        <w:t>[1]</w:t>
      </w:r>
      <w:r w:rsidR="00BE686C" w:rsidRPr="00BE686C">
        <w:rPr>
          <w:rFonts w:ascii="Times New Roman" w:hAnsi="Times New Roman"/>
          <w:sz w:val="24"/>
        </w:rPr>
        <w:tab/>
        <w:t xml:space="preserve">G. H. Wibowo, M. D. Ayatullah, and J. A. Prasetyo, “SISTEM CERDAS PEMANTAU HEWAN TERNAK PADA ALAM BEBAS BERBASIS INTERNET OF THINGS (IOT),” </w:t>
      </w:r>
      <w:r w:rsidR="00BE686C" w:rsidRPr="00BE686C">
        <w:rPr>
          <w:rFonts w:ascii="Times New Roman" w:hAnsi="Times New Roman"/>
          <w:i/>
          <w:iCs/>
          <w:sz w:val="24"/>
        </w:rPr>
        <w:t>J. ELTEK</w:t>
      </w:r>
      <w:r w:rsidR="00BE686C" w:rsidRPr="00BE686C">
        <w:rPr>
          <w:rFonts w:ascii="Times New Roman" w:hAnsi="Times New Roman"/>
          <w:sz w:val="24"/>
        </w:rPr>
        <w:t>, vol. 17, no. 2, p. 18, Nov. 2019, doi: 10.33795/eltek.v17i2.188.</w:t>
      </w:r>
    </w:p>
    <w:p w14:paraId="7175A955" w14:textId="77777777" w:rsidR="00BE686C" w:rsidRPr="00BE686C" w:rsidRDefault="00BE686C" w:rsidP="00BE686C">
      <w:pPr>
        <w:pStyle w:val="Bibliography"/>
        <w:rPr>
          <w:rFonts w:ascii="Times New Roman" w:hAnsi="Times New Roman"/>
          <w:sz w:val="24"/>
        </w:rPr>
      </w:pPr>
      <w:r w:rsidRPr="00BE686C">
        <w:rPr>
          <w:rFonts w:ascii="Times New Roman" w:hAnsi="Times New Roman"/>
          <w:sz w:val="24"/>
        </w:rPr>
        <w:t>[2]</w:t>
      </w:r>
      <w:r w:rsidRPr="00BE686C">
        <w:rPr>
          <w:rFonts w:ascii="Times New Roman" w:hAnsi="Times New Roman"/>
          <w:sz w:val="24"/>
        </w:rPr>
        <w:tab/>
        <w:t xml:space="preserve">R. Angriawan and N. Anugraha, “Sistem Pelacak Lokasi Sapi dengan Sistem Komunikasi LoRa,” </w:t>
      </w:r>
      <w:r w:rsidRPr="00BE686C">
        <w:rPr>
          <w:rFonts w:ascii="Times New Roman" w:hAnsi="Times New Roman"/>
          <w:i/>
          <w:iCs/>
          <w:sz w:val="24"/>
        </w:rPr>
        <w:t>Inspir. J. Teknol. Inf. Dan Komun.</w:t>
      </w:r>
      <w:r w:rsidRPr="00BE686C">
        <w:rPr>
          <w:rFonts w:ascii="Times New Roman" w:hAnsi="Times New Roman"/>
          <w:sz w:val="24"/>
        </w:rPr>
        <w:t>, vol. 9, no. 1, p. 33, June 2019, doi: 10.35585/inspir.v9i1.2494.</w:t>
      </w:r>
    </w:p>
    <w:p w14:paraId="49EE23BB" w14:textId="77777777" w:rsidR="00BE686C" w:rsidRPr="00BE686C" w:rsidRDefault="00BE686C" w:rsidP="00BE686C">
      <w:pPr>
        <w:pStyle w:val="Bibliography"/>
        <w:rPr>
          <w:rFonts w:ascii="Times New Roman" w:hAnsi="Times New Roman"/>
          <w:sz w:val="24"/>
        </w:rPr>
      </w:pPr>
      <w:r w:rsidRPr="00BE686C">
        <w:rPr>
          <w:rFonts w:ascii="Times New Roman" w:hAnsi="Times New Roman"/>
          <w:sz w:val="24"/>
        </w:rPr>
        <w:t>[3]</w:t>
      </w:r>
      <w:r w:rsidRPr="00BE686C">
        <w:rPr>
          <w:rFonts w:ascii="Times New Roman" w:hAnsi="Times New Roman"/>
          <w:sz w:val="24"/>
        </w:rPr>
        <w:tab/>
        <w:t xml:space="preserve">L. Tambunan and D. D. Putra, “SISTEM KONTROL KENDARAAN BERBASIS IOT,” </w:t>
      </w:r>
      <w:r w:rsidRPr="00BE686C">
        <w:rPr>
          <w:rFonts w:ascii="Times New Roman" w:hAnsi="Times New Roman"/>
          <w:i/>
          <w:iCs/>
          <w:sz w:val="24"/>
        </w:rPr>
        <w:t>JSR Jar. Sist. Inf. Robot.</w:t>
      </w:r>
      <w:r w:rsidRPr="00BE686C">
        <w:rPr>
          <w:rFonts w:ascii="Times New Roman" w:hAnsi="Times New Roman"/>
          <w:sz w:val="24"/>
        </w:rPr>
        <w:t>, vol. 3, no. 1, pp. 152–160, July 2019, doi: 10.58486/jsr.v3i1.41.</w:t>
      </w:r>
    </w:p>
    <w:p w14:paraId="4FDD8E88" w14:textId="77777777" w:rsidR="00BE686C" w:rsidRPr="00BE686C" w:rsidRDefault="00BE686C" w:rsidP="00BE686C">
      <w:pPr>
        <w:pStyle w:val="Bibliography"/>
        <w:rPr>
          <w:rFonts w:ascii="Times New Roman" w:hAnsi="Times New Roman"/>
          <w:sz w:val="24"/>
        </w:rPr>
      </w:pPr>
      <w:r w:rsidRPr="00BE686C">
        <w:rPr>
          <w:rFonts w:ascii="Times New Roman" w:hAnsi="Times New Roman"/>
          <w:sz w:val="24"/>
        </w:rPr>
        <w:t>[4]</w:t>
      </w:r>
      <w:r w:rsidRPr="00BE686C">
        <w:rPr>
          <w:rFonts w:ascii="Times New Roman" w:hAnsi="Times New Roman"/>
          <w:sz w:val="24"/>
        </w:rPr>
        <w:tab/>
        <w:t xml:space="preserve">F. Humam and M. A. Triawan, “Sistem Keamanan Ruangan Menggunakan ESP32CAM dan Sensor Gerak Berbasis IoT,” </w:t>
      </w:r>
      <w:r w:rsidRPr="00BE686C">
        <w:rPr>
          <w:rFonts w:ascii="Times New Roman" w:hAnsi="Times New Roman"/>
          <w:i/>
          <w:iCs/>
          <w:sz w:val="24"/>
        </w:rPr>
        <w:t>Infotek J. Inform. Dan Teknol.</w:t>
      </w:r>
      <w:r w:rsidRPr="00BE686C">
        <w:rPr>
          <w:rFonts w:ascii="Times New Roman" w:hAnsi="Times New Roman"/>
          <w:sz w:val="24"/>
        </w:rPr>
        <w:t>, vol. 7, no. 2, pp. 575–584, July 2024, doi: 10.29408/jit.v7i2.26109.</w:t>
      </w:r>
    </w:p>
    <w:p w14:paraId="2A6243B2" w14:textId="25B3672B" w:rsidR="00542A6C" w:rsidRPr="001B64CA" w:rsidRDefault="003A132F" w:rsidP="001B64CA">
      <w:pPr>
        <w:spacing w:after="0" w:line="257" w:lineRule="auto"/>
        <w:ind w:left="720" w:hanging="720"/>
        <w:rPr>
          <w:rFonts w:ascii="Times New Roman" w:hAnsi="Times New Roman"/>
          <w:b/>
          <w:bCs/>
          <w:sz w:val="24"/>
          <w:szCs w:val="24"/>
          <w:lang w:val="id-ID"/>
        </w:rPr>
      </w:pPr>
      <w:r>
        <w:rPr>
          <w:rFonts w:ascii="Times New Roman" w:hAnsi="Times New Roman"/>
          <w:b/>
          <w:bCs/>
          <w:sz w:val="24"/>
          <w:szCs w:val="24"/>
          <w:lang w:val="id-ID"/>
        </w:rPr>
        <w:fldChar w:fldCharType="end"/>
      </w:r>
    </w:p>
    <w:sectPr w:rsidR="00542A6C" w:rsidRPr="001B64CA" w:rsidSect="00542A6C">
      <w:pgSz w:w="11906" w:h="16838" w:code="9"/>
      <w:pgMar w:top="2275" w:right="2275" w:bottom="2275"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01C67A" w14:textId="77777777" w:rsidR="006F0FBB" w:rsidRDefault="006F0FBB" w:rsidP="005634EA">
      <w:pPr>
        <w:spacing w:after="0" w:line="240" w:lineRule="auto"/>
      </w:pPr>
      <w:r>
        <w:separator/>
      </w:r>
    </w:p>
  </w:endnote>
  <w:endnote w:type="continuationSeparator" w:id="0">
    <w:p w14:paraId="29EC7BF7" w14:textId="77777777" w:rsidR="006F0FBB" w:rsidRDefault="006F0FBB" w:rsidP="00563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761EEE" w14:textId="77777777" w:rsidR="006F0FBB" w:rsidRDefault="006F0FBB" w:rsidP="005634EA">
      <w:pPr>
        <w:spacing w:after="0" w:line="240" w:lineRule="auto"/>
      </w:pPr>
      <w:r>
        <w:separator/>
      </w:r>
    </w:p>
  </w:footnote>
  <w:footnote w:type="continuationSeparator" w:id="0">
    <w:p w14:paraId="2E482840" w14:textId="77777777" w:rsidR="006F0FBB" w:rsidRDefault="006F0FBB" w:rsidP="005634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61C27"/>
    <w:multiLevelType w:val="hybridMultilevel"/>
    <w:tmpl w:val="9090621E"/>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044F7573"/>
    <w:multiLevelType w:val="hybridMultilevel"/>
    <w:tmpl w:val="E7E0FCBE"/>
    <w:lvl w:ilvl="0" w:tplc="0409000F">
      <w:start w:val="1"/>
      <w:numFmt w:val="decimal"/>
      <w:lvlText w:val="%1."/>
      <w:lvlJc w:val="left"/>
      <w:pPr>
        <w:ind w:left="4680" w:hanging="360"/>
      </w:pPr>
    </w:lvl>
    <w:lvl w:ilvl="1" w:tplc="04090019">
      <w:start w:val="1"/>
      <w:numFmt w:val="lowerLetter"/>
      <w:lvlText w:val="%2."/>
      <w:lvlJc w:val="left"/>
      <w:pPr>
        <w:ind w:left="5400" w:hanging="360"/>
      </w:pPr>
    </w:lvl>
    <w:lvl w:ilvl="2" w:tplc="0409001B">
      <w:start w:val="1"/>
      <w:numFmt w:val="lowerRoman"/>
      <w:lvlText w:val="%3."/>
      <w:lvlJc w:val="right"/>
      <w:pPr>
        <w:ind w:left="6120" w:hanging="180"/>
      </w:pPr>
    </w:lvl>
    <w:lvl w:ilvl="3" w:tplc="0409000F">
      <w:start w:val="1"/>
      <w:numFmt w:val="decimal"/>
      <w:lvlText w:val="%4."/>
      <w:lvlJc w:val="left"/>
      <w:pPr>
        <w:ind w:left="6840" w:hanging="360"/>
      </w:pPr>
    </w:lvl>
    <w:lvl w:ilvl="4" w:tplc="04090019">
      <w:start w:val="1"/>
      <w:numFmt w:val="lowerLetter"/>
      <w:lvlText w:val="%5."/>
      <w:lvlJc w:val="left"/>
      <w:pPr>
        <w:ind w:left="7560" w:hanging="360"/>
      </w:pPr>
    </w:lvl>
    <w:lvl w:ilvl="5" w:tplc="0409001B">
      <w:start w:val="1"/>
      <w:numFmt w:val="lowerRoman"/>
      <w:lvlText w:val="%6."/>
      <w:lvlJc w:val="right"/>
      <w:pPr>
        <w:ind w:left="8280" w:hanging="180"/>
      </w:pPr>
    </w:lvl>
    <w:lvl w:ilvl="6" w:tplc="0409000F">
      <w:start w:val="1"/>
      <w:numFmt w:val="decimal"/>
      <w:lvlText w:val="%7."/>
      <w:lvlJc w:val="left"/>
      <w:pPr>
        <w:ind w:left="9000" w:hanging="360"/>
      </w:pPr>
    </w:lvl>
    <w:lvl w:ilvl="7" w:tplc="04090019">
      <w:start w:val="1"/>
      <w:numFmt w:val="lowerLetter"/>
      <w:lvlText w:val="%8."/>
      <w:lvlJc w:val="left"/>
      <w:pPr>
        <w:ind w:left="9720" w:hanging="360"/>
      </w:pPr>
    </w:lvl>
    <w:lvl w:ilvl="8" w:tplc="0409001B">
      <w:start w:val="1"/>
      <w:numFmt w:val="lowerRoman"/>
      <w:lvlText w:val="%9."/>
      <w:lvlJc w:val="right"/>
      <w:pPr>
        <w:ind w:left="10440" w:hanging="180"/>
      </w:pPr>
    </w:lvl>
  </w:abstractNum>
  <w:abstractNum w:abstractNumId="2" w15:restartNumberingAfterBreak="0">
    <w:nsid w:val="05776409"/>
    <w:multiLevelType w:val="multilevel"/>
    <w:tmpl w:val="EB769FCC"/>
    <w:lvl w:ilvl="0">
      <w:start w:val="1"/>
      <w:numFmt w:val="decimal"/>
      <w:lvlText w:val="%1)"/>
      <w:lvlJc w:val="left"/>
      <w:pPr>
        <w:tabs>
          <w:tab w:val="num" w:pos="1800"/>
        </w:tabs>
        <w:ind w:left="1800" w:hanging="360"/>
      </w:pPr>
      <w:rPr>
        <w:rFonts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3" w15:restartNumberingAfterBreak="0">
    <w:nsid w:val="0CFD6A50"/>
    <w:multiLevelType w:val="hybridMultilevel"/>
    <w:tmpl w:val="4C34B48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D216E38"/>
    <w:multiLevelType w:val="hybridMultilevel"/>
    <w:tmpl w:val="050C090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4368ED"/>
    <w:multiLevelType w:val="multilevel"/>
    <w:tmpl w:val="4B72ECC0"/>
    <w:lvl w:ilvl="0">
      <w:start w:val="1"/>
      <w:numFmt w:val="decimal"/>
      <w:lvlText w:val="%1)"/>
      <w:lvlJc w:val="left"/>
      <w:pPr>
        <w:tabs>
          <w:tab w:val="num" w:pos="1800"/>
        </w:tabs>
        <w:ind w:left="1800" w:hanging="360"/>
      </w:pPr>
      <w:rPr>
        <w:rFonts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13207560"/>
    <w:multiLevelType w:val="hybridMultilevel"/>
    <w:tmpl w:val="CFCA35E8"/>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7" w15:restartNumberingAfterBreak="0">
    <w:nsid w:val="184248F8"/>
    <w:multiLevelType w:val="hybridMultilevel"/>
    <w:tmpl w:val="0BC84D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90D47D8"/>
    <w:multiLevelType w:val="hybridMultilevel"/>
    <w:tmpl w:val="9872D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99E0939"/>
    <w:multiLevelType w:val="hybridMultilevel"/>
    <w:tmpl w:val="20E2CA5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0" w15:restartNumberingAfterBreak="0">
    <w:nsid w:val="1D03358E"/>
    <w:multiLevelType w:val="hybridMultilevel"/>
    <w:tmpl w:val="9FBC57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3D6751"/>
    <w:multiLevelType w:val="hybridMultilevel"/>
    <w:tmpl w:val="BFB0699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4E742B"/>
    <w:multiLevelType w:val="hybridMultilevel"/>
    <w:tmpl w:val="A3DA4C9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9C05582"/>
    <w:multiLevelType w:val="hybridMultilevel"/>
    <w:tmpl w:val="4972FAC0"/>
    <w:lvl w:ilvl="0" w:tplc="0EA2D98C">
      <w:start w:val="1"/>
      <w:numFmt w:val="upperLetter"/>
      <w:lvlText w:val="%1."/>
      <w:lvlJc w:val="left"/>
      <w:pPr>
        <w:ind w:left="720" w:hanging="360"/>
      </w:pPr>
      <w:rPr>
        <w:rFonts w:hint="default"/>
        <w:b/>
      </w:rPr>
    </w:lvl>
    <w:lvl w:ilvl="1" w:tplc="218C6772">
      <w:start w:val="1"/>
      <w:numFmt w:val="lowerLetter"/>
      <w:lvlText w:val="%2."/>
      <w:lvlJc w:val="left"/>
      <w:pPr>
        <w:ind w:left="1800" w:hanging="360"/>
      </w:pPr>
      <w:rPr>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AD58F6"/>
    <w:multiLevelType w:val="hybridMultilevel"/>
    <w:tmpl w:val="2D347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D22A94"/>
    <w:multiLevelType w:val="multilevel"/>
    <w:tmpl w:val="0630AD7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30A35F7"/>
    <w:multiLevelType w:val="hybridMultilevel"/>
    <w:tmpl w:val="C012103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30D2816"/>
    <w:multiLevelType w:val="multilevel"/>
    <w:tmpl w:val="94C266CA"/>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8" w15:restartNumberingAfterBreak="0">
    <w:nsid w:val="33910ECA"/>
    <w:multiLevelType w:val="multilevel"/>
    <w:tmpl w:val="0630AD7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55D7333"/>
    <w:multiLevelType w:val="multilevel"/>
    <w:tmpl w:val="EB769FCC"/>
    <w:lvl w:ilvl="0">
      <w:start w:val="1"/>
      <w:numFmt w:val="decimal"/>
      <w:lvlText w:val="%1)"/>
      <w:lvlJc w:val="left"/>
      <w:pPr>
        <w:tabs>
          <w:tab w:val="num" w:pos="1800"/>
        </w:tabs>
        <w:ind w:left="1800" w:hanging="360"/>
      </w:pPr>
      <w:rPr>
        <w:rFonts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20" w15:restartNumberingAfterBreak="0">
    <w:nsid w:val="3ED377C5"/>
    <w:multiLevelType w:val="hybridMultilevel"/>
    <w:tmpl w:val="CBAE847C"/>
    <w:lvl w:ilvl="0" w:tplc="04090011">
      <w:start w:val="1"/>
      <w:numFmt w:val="decimal"/>
      <w:lvlText w:val="%1)"/>
      <w:lvlJc w:val="lef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1" w15:restartNumberingAfterBreak="0">
    <w:nsid w:val="40083303"/>
    <w:multiLevelType w:val="multilevel"/>
    <w:tmpl w:val="94C266CA"/>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22" w15:restartNumberingAfterBreak="0">
    <w:nsid w:val="42D120AE"/>
    <w:multiLevelType w:val="hybridMultilevel"/>
    <w:tmpl w:val="F94A3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546646B"/>
    <w:multiLevelType w:val="multilevel"/>
    <w:tmpl w:val="0630AD7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A347C18"/>
    <w:multiLevelType w:val="multilevel"/>
    <w:tmpl w:val="DC2C2E5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5" w15:restartNumberingAfterBreak="0">
    <w:nsid w:val="4E426F30"/>
    <w:multiLevelType w:val="hybridMultilevel"/>
    <w:tmpl w:val="86525F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A05D8"/>
    <w:multiLevelType w:val="hybridMultilevel"/>
    <w:tmpl w:val="9DC87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FD2DCB"/>
    <w:multiLevelType w:val="multilevel"/>
    <w:tmpl w:val="F5D22B58"/>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8" w15:restartNumberingAfterBreak="0">
    <w:nsid w:val="51666F47"/>
    <w:multiLevelType w:val="hybridMultilevel"/>
    <w:tmpl w:val="F780766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1C2448F"/>
    <w:multiLevelType w:val="hybridMultilevel"/>
    <w:tmpl w:val="B1B4E7E6"/>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52821368"/>
    <w:multiLevelType w:val="hybridMultilevel"/>
    <w:tmpl w:val="ED14BE96"/>
    <w:lvl w:ilvl="0" w:tplc="3809000F">
      <w:start w:val="1"/>
      <w:numFmt w:val="decimal"/>
      <w:lvlText w:val="%1."/>
      <w:lvlJc w:val="left"/>
      <w:pPr>
        <w:ind w:left="1146" w:hanging="360"/>
      </w:pPr>
      <w:rPr>
        <w:b w:val="0"/>
        <w:bCs w:val="0"/>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53745FDF"/>
    <w:multiLevelType w:val="multilevel"/>
    <w:tmpl w:val="590CB8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69E39FA"/>
    <w:multiLevelType w:val="hybridMultilevel"/>
    <w:tmpl w:val="EF5C5D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146D4E"/>
    <w:multiLevelType w:val="hybridMultilevel"/>
    <w:tmpl w:val="9FEE18B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4" w15:restartNumberingAfterBreak="0">
    <w:nsid w:val="576E5133"/>
    <w:multiLevelType w:val="multilevel"/>
    <w:tmpl w:val="0630AD7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59B25D02"/>
    <w:multiLevelType w:val="hybridMultilevel"/>
    <w:tmpl w:val="6ECE3A86"/>
    <w:lvl w:ilvl="0" w:tplc="38090019">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15:restartNumberingAfterBreak="0">
    <w:nsid w:val="5A1A70D0"/>
    <w:multiLevelType w:val="hybridMultilevel"/>
    <w:tmpl w:val="45960BA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5C9A4A20"/>
    <w:multiLevelType w:val="hybridMultilevel"/>
    <w:tmpl w:val="C55C11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94778A"/>
    <w:multiLevelType w:val="hybridMultilevel"/>
    <w:tmpl w:val="B8A89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2D0801"/>
    <w:multiLevelType w:val="hybridMultilevel"/>
    <w:tmpl w:val="82845FE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A3301DB"/>
    <w:multiLevelType w:val="hybridMultilevel"/>
    <w:tmpl w:val="310ABFD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A5224FD"/>
    <w:multiLevelType w:val="hybridMultilevel"/>
    <w:tmpl w:val="51C800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6ACC6B0B"/>
    <w:multiLevelType w:val="hybridMultilevel"/>
    <w:tmpl w:val="899EFB0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6BAE3F2A"/>
    <w:multiLevelType w:val="hybridMultilevel"/>
    <w:tmpl w:val="EFF2DE02"/>
    <w:lvl w:ilvl="0" w:tplc="38090019">
      <w:start w:val="1"/>
      <w:numFmt w:val="lowerLetter"/>
      <w:lvlText w:val="%1."/>
      <w:lvlJc w:val="left"/>
      <w:pPr>
        <w:ind w:left="1146" w:hanging="360"/>
      </w:pPr>
      <w:rPr>
        <w:b w:val="0"/>
        <w:bCs w:val="0"/>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4" w15:restartNumberingAfterBreak="0">
    <w:nsid w:val="6EDF265D"/>
    <w:multiLevelType w:val="hybridMultilevel"/>
    <w:tmpl w:val="E7D0D9F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4BE670D"/>
    <w:multiLevelType w:val="hybridMultilevel"/>
    <w:tmpl w:val="89946A3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6" w15:restartNumberingAfterBreak="0">
    <w:nsid w:val="75470599"/>
    <w:multiLevelType w:val="hybridMultilevel"/>
    <w:tmpl w:val="25A2219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9062B78"/>
    <w:multiLevelType w:val="multilevel"/>
    <w:tmpl w:val="A79CAE6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795A5696"/>
    <w:multiLevelType w:val="multilevel"/>
    <w:tmpl w:val="EF5AD25A"/>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9" w15:restartNumberingAfterBreak="0">
    <w:nsid w:val="797E3A21"/>
    <w:multiLevelType w:val="hybridMultilevel"/>
    <w:tmpl w:val="87F65620"/>
    <w:lvl w:ilvl="0" w:tplc="9040565C">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A486506"/>
    <w:multiLevelType w:val="hybridMultilevel"/>
    <w:tmpl w:val="3594CF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AFC6055"/>
    <w:multiLevelType w:val="hybridMultilevel"/>
    <w:tmpl w:val="565A4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BB6441D"/>
    <w:multiLevelType w:val="hybridMultilevel"/>
    <w:tmpl w:val="921231B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EBC524B"/>
    <w:multiLevelType w:val="multilevel"/>
    <w:tmpl w:val="B630BE56"/>
    <w:lvl w:ilvl="0">
      <w:start w:val="1"/>
      <w:numFmt w:val="decimal"/>
      <w:lvlText w:val="%1"/>
      <w:lvlJc w:val="left"/>
      <w:pPr>
        <w:ind w:left="360" w:hanging="360"/>
      </w:pPr>
      <w:rPr>
        <w:rFonts w:hint="default"/>
        <w:b/>
      </w:rPr>
    </w:lvl>
    <w:lvl w:ilvl="1">
      <w:start w:val="1"/>
      <w:numFmt w:val="decimal"/>
      <w:lvlText w:val="%1.%2"/>
      <w:lvlJc w:val="left"/>
      <w:pPr>
        <w:ind w:left="3338"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54" w15:restartNumberingAfterBreak="0">
    <w:nsid w:val="7EF96EDF"/>
    <w:multiLevelType w:val="hybridMultilevel"/>
    <w:tmpl w:val="CD861C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31927302">
    <w:abstractNumId w:val="50"/>
  </w:num>
  <w:num w:numId="2" w16cid:durableId="16534077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70892403">
    <w:abstractNumId w:val="16"/>
  </w:num>
  <w:num w:numId="4" w16cid:durableId="76052386">
    <w:abstractNumId w:val="2"/>
  </w:num>
  <w:num w:numId="5" w16cid:durableId="1421637442">
    <w:abstractNumId w:val="19"/>
  </w:num>
  <w:num w:numId="6" w16cid:durableId="1817142720">
    <w:abstractNumId w:val="1"/>
  </w:num>
  <w:num w:numId="7" w16cid:durableId="1750033041">
    <w:abstractNumId w:val="9"/>
  </w:num>
  <w:num w:numId="8" w16cid:durableId="923996401">
    <w:abstractNumId w:val="45"/>
  </w:num>
  <w:num w:numId="9" w16cid:durableId="1209536725">
    <w:abstractNumId w:val="20"/>
  </w:num>
  <w:num w:numId="10" w16cid:durableId="268197672">
    <w:abstractNumId w:val="5"/>
  </w:num>
  <w:num w:numId="11" w16cid:durableId="257982075">
    <w:abstractNumId w:val="22"/>
  </w:num>
  <w:num w:numId="12" w16cid:durableId="207374112">
    <w:abstractNumId w:val="38"/>
  </w:num>
  <w:num w:numId="13" w16cid:durableId="254631377">
    <w:abstractNumId w:val="26"/>
  </w:num>
  <w:num w:numId="14" w16cid:durableId="48890821">
    <w:abstractNumId w:val="32"/>
  </w:num>
  <w:num w:numId="15" w16cid:durableId="1556117921">
    <w:abstractNumId w:val="37"/>
  </w:num>
  <w:num w:numId="16" w16cid:durableId="269632149">
    <w:abstractNumId w:val="10"/>
  </w:num>
  <w:num w:numId="17" w16cid:durableId="1700741953">
    <w:abstractNumId w:val="14"/>
  </w:num>
  <w:num w:numId="18" w16cid:durableId="407770458">
    <w:abstractNumId w:val="25"/>
  </w:num>
  <w:num w:numId="19" w16cid:durableId="1932617750">
    <w:abstractNumId w:val="36"/>
  </w:num>
  <w:num w:numId="20" w16cid:durableId="1143694657">
    <w:abstractNumId w:val="12"/>
  </w:num>
  <w:num w:numId="21" w16cid:durableId="853685516">
    <w:abstractNumId w:val="48"/>
  </w:num>
  <w:num w:numId="22" w16cid:durableId="252858969">
    <w:abstractNumId w:val="7"/>
  </w:num>
  <w:num w:numId="23" w16cid:durableId="888296408">
    <w:abstractNumId w:val="44"/>
  </w:num>
  <w:num w:numId="24" w16cid:durableId="1484155844">
    <w:abstractNumId w:val="51"/>
  </w:num>
  <w:num w:numId="25" w16cid:durableId="705254467">
    <w:abstractNumId w:val="11"/>
  </w:num>
  <w:num w:numId="26" w16cid:durableId="410398325">
    <w:abstractNumId w:val="54"/>
  </w:num>
  <w:num w:numId="27" w16cid:durableId="868957735">
    <w:abstractNumId w:val="39"/>
  </w:num>
  <w:num w:numId="28" w16cid:durableId="646477977">
    <w:abstractNumId w:val="28"/>
  </w:num>
  <w:num w:numId="29" w16cid:durableId="1400397088">
    <w:abstractNumId w:val="3"/>
  </w:num>
  <w:num w:numId="30" w16cid:durableId="1803426405">
    <w:abstractNumId w:val="6"/>
  </w:num>
  <w:num w:numId="31" w16cid:durableId="114375398">
    <w:abstractNumId w:val="4"/>
  </w:num>
  <w:num w:numId="32" w16cid:durableId="313338912">
    <w:abstractNumId w:val="42"/>
  </w:num>
  <w:num w:numId="33" w16cid:durableId="1926381025">
    <w:abstractNumId w:val="30"/>
  </w:num>
  <w:num w:numId="34" w16cid:durableId="2118131695">
    <w:abstractNumId w:val="43"/>
  </w:num>
  <w:num w:numId="35" w16cid:durableId="1938709603">
    <w:abstractNumId w:val="46"/>
  </w:num>
  <w:num w:numId="36" w16cid:durableId="573201046">
    <w:abstractNumId w:val="27"/>
  </w:num>
  <w:num w:numId="37" w16cid:durableId="129120424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65692271">
    <w:abstractNumId w:val="40"/>
  </w:num>
  <w:num w:numId="39" w16cid:durableId="1975013937">
    <w:abstractNumId w:val="35"/>
  </w:num>
  <w:num w:numId="40" w16cid:durableId="1681196853">
    <w:abstractNumId w:val="0"/>
  </w:num>
  <w:num w:numId="41" w16cid:durableId="21786394">
    <w:abstractNumId w:val="47"/>
  </w:num>
  <w:num w:numId="42" w16cid:durableId="1858883153">
    <w:abstractNumId w:val="49"/>
  </w:num>
  <w:num w:numId="43" w16cid:durableId="2033802071">
    <w:abstractNumId w:val="21"/>
  </w:num>
  <w:num w:numId="44" w16cid:durableId="606162266">
    <w:abstractNumId w:val="17"/>
  </w:num>
  <w:num w:numId="45" w16cid:durableId="1140224489">
    <w:abstractNumId w:val="53"/>
  </w:num>
  <w:num w:numId="46" w16cid:durableId="1858418897">
    <w:abstractNumId w:val="33"/>
  </w:num>
  <w:num w:numId="47" w16cid:durableId="495728335">
    <w:abstractNumId w:val="29"/>
  </w:num>
  <w:num w:numId="48" w16cid:durableId="1738046415">
    <w:abstractNumId w:val="52"/>
  </w:num>
  <w:num w:numId="49" w16cid:durableId="1483082932">
    <w:abstractNumId w:val="31"/>
  </w:num>
  <w:num w:numId="50" w16cid:durableId="435056827">
    <w:abstractNumId w:val="18"/>
  </w:num>
  <w:num w:numId="51" w16cid:durableId="720638580">
    <w:abstractNumId w:val="15"/>
  </w:num>
  <w:num w:numId="52" w16cid:durableId="1803304525">
    <w:abstractNumId w:val="34"/>
  </w:num>
  <w:num w:numId="53" w16cid:durableId="1059935806">
    <w:abstractNumId w:val="23"/>
  </w:num>
  <w:num w:numId="54" w16cid:durableId="600797157">
    <w:abstractNumId w:val="41"/>
  </w:num>
  <w:num w:numId="55" w16cid:durableId="1037320137">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B1E"/>
    <w:rsid w:val="0001001C"/>
    <w:rsid w:val="00010131"/>
    <w:rsid w:val="00012A06"/>
    <w:rsid w:val="00013DD1"/>
    <w:rsid w:val="000168ED"/>
    <w:rsid w:val="000203D7"/>
    <w:rsid w:val="00022BBC"/>
    <w:rsid w:val="000244E1"/>
    <w:rsid w:val="00034393"/>
    <w:rsid w:val="0004640B"/>
    <w:rsid w:val="0006392D"/>
    <w:rsid w:val="0007092A"/>
    <w:rsid w:val="00070FF7"/>
    <w:rsid w:val="0008458C"/>
    <w:rsid w:val="00087E82"/>
    <w:rsid w:val="00097B2E"/>
    <w:rsid w:val="000B5124"/>
    <w:rsid w:val="000B7634"/>
    <w:rsid w:val="000C3F37"/>
    <w:rsid w:val="000C60DB"/>
    <w:rsid w:val="000D0356"/>
    <w:rsid w:val="000E0DC5"/>
    <w:rsid w:val="000E49ED"/>
    <w:rsid w:val="000F3606"/>
    <w:rsid w:val="00120F4F"/>
    <w:rsid w:val="0012295E"/>
    <w:rsid w:val="00125069"/>
    <w:rsid w:val="00125951"/>
    <w:rsid w:val="0013030E"/>
    <w:rsid w:val="00130FCE"/>
    <w:rsid w:val="00131815"/>
    <w:rsid w:val="0013187B"/>
    <w:rsid w:val="00142439"/>
    <w:rsid w:val="00144D14"/>
    <w:rsid w:val="00153785"/>
    <w:rsid w:val="00154ACE"/>
    <w:rsid w:val="0015557F"/>
    <w:rsid w:val="001565BF"/>
    <w:rsid w:val="00160EBF"/>
    <w:rsid w:val="00170F23"/>
    <w:rsid w:val="001722B1"/>
    <w:rsid w:val="00172DFC"/>
    <w:rsid w:val="00174C37"/>
    <w:rsid w:val="001751E6"/>
    <w:rsid w:val="00176485"/>
    <w:rsid w:val="00176757"/>
    <w:rsid w:val="00180383"/>
    <w:rsid w:val="001831D3"/>
    <w:rsid w:val="0018465D"/>
    <w:rsid w:val="001941B8"/>
    <w:rsid w:val="001A0105"/>
    <w:rsid w:val="001A3A58"/>
    <w:rsid w:val="001A72A0"/>
    <w:rsid w:val="001B01CA"/>
    <w:rsid w:val="001B0B5F"/>
    <w:rsid w:val="001B64CA"/>
    <w:rsid w:val="001B65DE"/>
    <w:rsid w:val="001C3B46"/>
    <w:rsid w:val="001C784F"/>
    <w:rsid w:val="001E011F"/>
    <w:rsid w:val="00203DD1"/>
    <w:rsid w:val="00212DE8"/>
    <w:rsid w:val="00222427"/>
    <w:rsid w:val="0022723A"/>
    <w:rsid w:val="00227EB1"/>
    <w:rsid w:val="00230D0F"/>
    <w:rsid w:val="002323F8"/>
    <w:rsid w:val="00233FD9"/>
    <w:rsid w:val="00242AEF"/>
    <w:rsid w:val="00247AF7"/>
    <w:rsid w:val="002576AD"/>
    <w:rsid w:val="00261184"/>
    <w:rsid w:val="002703A2"/>
    <w:rsid w:val="00275A8D"/>
    <w:rsid w:val="00283DDB"/>
    <w:rsid w:val="00283E1F"/>
    <w:rsid w:val="00286228"/>
    <w:rsid w:val="00291030"/>
    <w:rsid w:val="002939D2"/>
    <w:rsid w:val="00294393"/>
    <w:rsid w:val="002A3EFE"/>
    <w:rsid w:val="002A7776"/>
    <w:rsid w:val="002C104E"/>
    <w:rsid w:val="002C6CA6"/>
    <w:rsid w:val="002E0DAC"/>
    <w:rsid w:val="002E5136"/>
    <w:rsid w:val="002F7230"/>
    <w:rsid w:val="003052EE"/>
    <w:rsid w:val="003071EB"/>
    <w:rsid w:val="0031138B"/>
    <w:rsid w:val="00321552"/>
    <w:rsid w:val="00335189"/>
    <w:rsid w:val="00336681"/>
    <w:rsid w:val="00341B9A"/>
    <w:rsid w:val="00354C0E"/>
    <w:rsid w:val="00364C5D"/>
    <w:rsid w:val="00384160"/>
    <w:rsid w:val="00387196"/>
    <w:rsid w:val="00391813"/>
    <w:rsid w:val="00393ABA"/>
    <w:rsid w:val="00394109"/>
    <w:rsid w:val="00396F0D"/>
    <w:rsid w:val="003A0347"/>
    <w:rsid w:val="003A132F"/>
    <w:rsid w:val="003B40F5"/>
    <w:rsid w:val="003C18CF"/>
    <w:rsid w:val="003C39C3"/>
    <w:rsid w:val="003C5949"/>
    <w:rsid w:val="003E129D"/>
    <w:rsid w:val="003F4E57"/>
    <w:rsid w:val="003F7A97"/>
    <w:rsid w:val="00405729"/>
    <w:rsid w:val="0041029E"/>
    <w:rsid w:val="00413311"/>
    <w:rsid w:val="00414321"/>
    <w:rsid w:val="00414947"/>
    <w:rsid w:val="004202A1"/>
    <w:rsid w:val="0042075C"/>
    <w:rsid w:val="004239EB"/>
    <w:rsid w:val="004317BC"/>
    <w:rsid w:val="004341FB"/>
    <w:rsid w:val="00434A78"/>
    <w:rsid w:val="00441503"/>
    <w:rsid w:val="004445E2"/>
    <w:rsid w:val="00452634"/>
    <w:rsid w:val="00452E67"/>
    <w:rsid w:val="00453330"/>
    <w:rsid w:val="00462C78"/>
    <w:rsid w:val="00464D5D"/>
    <w:rsid w:val="00466BA5"/>
    <w:rsid w:val="00467B1B"/>
    <w:rsid w:val="004731D8"/>
    <w:rsid w:val="00475CF0"/>
    <w:rsid w:val="00477B77"/>
    <w:rsid w:val="00480535"/>
    <w:rsid w:val="00481546"/>
    <w:rsid w:val="00494DAA"/>
    <w:rsid w:val="00495B20"/>
    <w:rsid w:val="004A0ADF"/>
    <w:rsid w:val="004A2A45"/>
    <w:rsid w:val="004B04FC"/>
    <w:rsid w:val="004B07E9"/>
    <w:rsid w:val="004B2949"/>
    <w:rsid w:val="004C3722"/>
    <w:rsid w:val="004C39D1"/>
    <w:rsid w:val="004C4D5C"/>
    <w:rsid w:val="004D2782"/>
    <w:rsid w:val="004D7319"/>
    <w:rsid w:val="004E308D"/>
    <w:rsid w:val="004E7D0C"/>
    <w:rsid w:val="004F0842"/>
    <w:rsid w:val="004F73D3"/>
    <w:rsid w:val="004F7B9B"/>
    <w:rsid w:val="005007BA"/>
    <w:rsid w:val="00500848"/>
    <w:rsid w:val="00500F6D"/>
    <w:rsid w:val="00506752"/>
    <w:rsid w:val="005078F4"/>
    <w:rsid w:val="00515D25"/>
    <w:rsid w:val="00520C6B"/>
    <w:rsid w:val="00530E11"/>
    <w:rsid w:val="00530EB7"/>
    <w:rsid w:val="00536FFF"/>
    <w:rsid w:val="00542A6C"/>
    <w:rsid w:val="00547A33"/>
    <w:rsid w:val="00550071"/>
    <w:rsid w:val="005634EA"/>
    <w:rsid w:val="0056575F"/>
    <w:rsid w:val="005661FF"/>
    <w:rsid w:val="00586D3C"/>
    <w:rsid w:val="005A1512"/>
    <w:rsid w:val="005A3DD6"/>
    <w:rsid w:val="005B02B0"/>
    <w:rsid w:val="005C0089"/>
    <w:rsid w:val="005C1823"/>
    <w:rsid w:val="005D1488"/>
    <w:rsid w:val="005D1EA2"/>
    <w:rsid w:val="005E00E3"/>
    <w:rsid w:val="005E03D0"/>
    <w:rsid w:val="005E43CB"/>
    <w:rsid w:val="005E7E72"/>
    <w:rsid w:val="005F2B87"/>
    <w:rsid w:val="005F7FAF"/>
    <w:rsid w:val="00604CBD"/>
    <w:rsid w:val="00607517"/>
    <w:rsid w:val="00611B90"/>
    <w:rsid w:val="00614399"/>
    <w:rsid w:val="00623C47"/>
    <w:rsid w:val="00626D8E"/>
    <w:rsid w:val="006358E4"/>
    <w:rsid w:val="00666E3F"/>
    <w:rsid w:val="00674183"/>
    <w:rsid w:val="0067486F"/>
    <w:rsid w:val="00674E82"/>
    <w:rsid w:val="006844FA"/>
    <w:rsid w:val="00685C64"/>
    <w:rsid w:val="0069395A"/>
    <w:rsid w:val="006959E7"/>
    <w:rsid w:val="006A1774"/>
    <w:rsid w:val="006A32E0"/>
    <w:rsid w:val="006B6AE9"/>
    <w:rsid w:val="006D7534"/>
    <w:rsid w:val="006F0FBB"/>
    <w:rsid w:val="00705A5E"/>
    <w:rsid w:val="00713FD9"/>
    <w:rsid w:val="00717631"/>
    <w:rsid w:val="0072747D"/>
    <w:rsid w:val="007301B5"/>
    <w:rsid w:val="00750983"/>
    <w:rsid w:val="00750A16"/>
    <w:rsid w:val="00751D80"/>
    <w:rsid w:val="0075621B"/>
    <w:rsid w:val="00760F60"/>
    <w:rsid w:val="00763618"/>
    <w:rsid w:val="00763819"/>
    <w:rsid w:val="00763BDA"/>
    <w:rsid w:val="00763E40"/>
    <w:rsid w:val="00764A10"/>
    <w:rsid w:val="0076524F"/>
    <w:rsid w:val="00766A32"/>
    <w:rsid w:val="00771270"/>
    <w:rsid w:val="00776EC1"/>
    <w:rsid w:val="00785029"/>
    <w:rsid w:val="00785309"/>
    <w:rsid w:val="00787938"/>
    <w:rsid w:val="007A37C6"/>
    <w:rsid w:val="007B3320"/>
    <w:rsid w:val="007B6FAE"/>
    <w:rsid w:val="007C38BF"/>
    <w:rsid w:val="007C6D90"/>
    <w:rsid w:val="007C705B"/>
    <w:rsid w:val="007D3BD5"/>
    <w:rsid w:val="007D3BEF"/>
    <w:rsid w:val="007D7E8E"/>
    <w:rsid w:val="007E1D4F"/>
    <w:rsid w:val="007E29DC"/>
    <w:rsid w:val="007E35D8"/>
    <w:rsid w:val="007F3EB0"/>
    <w:rsid w:val="0080262F"/>
    <w:rsid w:val="0080697F"/>
    <w:rsid w:val="008073DD"/>
    <w:rsid w:val="00807F16"/>
    <w:rsid w:val="00812E6F"/>
    <w:rsid w:val="00827363"/>
    <w:rsid w:val="00833956"/>
    <w:rsid w:val="00841758"/>
    <w:rsid w:val="00843890"/>
    <w:rsid w:val="00846BEF"/>
    <w:rsid w:val="0084720F"/>
    <w:rsid w:val="008472F9"/>
    <w:rsid w:val="00853D5C"/>
    <w:rsid w:val="00855FC5"/>
    <w:rsid w:val="008571D5"/>
    <w:rsid w:val="00866386"/>
    <w:rsid w:val="008726CB"/>
    <w:rsid w:val="00872EB8"/>
    <w:rsid w:val="00874B7E"/>
    <w:rsid w:val="008760AA"/>
    <w:rsid w:val="008A2621"/>
    <w:rsid w:val="008B2B34"/>
    <w:rsid w:val="008C69CD"/>
    <w:rsid w:val="008C6CAE"/>
    <w:rsid w:val="008D52B8"/>
    <w:rsid w:val="008E055E"/>
    <w:rsid w:val="008E43D9"/>
    <w:rsid w:val="008E6163"/>
    <w:rsid w:val="008E7EC1"/>
    <w:rsid w:val="008F1D40"/>
    <w:rsid w:val="008F4756"/>
    <w:rsid w:val="008F72C4"/>
    <w:rsid w:val="0090164C"/>
    <w:rsid w:val="009063AF"/>
    <w:rsid w:val="009074EC"/>
    <w:rsid w:val="009100C0"/>
    <w:rsid w:val="00910141"/>
    <w:rsid w:val="00911D27"/>
    <w:rsid w:val="009252A5"/>
    <w:rsid w:val="0093000F"/>
    <w:rsid w:val="009366CA"/>
    <w:rsid w:val="009401F8"/>
    <w:rsid w:val="00941BCC"/>
    <w:rsid w:val="00945BAC"/>
    <w:rsid w:val="009513F4"/>
    <w:rsid w:val="009553EE"/>
    <w:rsid w:val="00970BC0"/>
    <w:rsid w:val="00974A23"/>
    <w:rsid w:val="0097653A"/>
    <w:rsid w:val="009834D2"/>
    <w:rsid w:val="009874C5"/>
    <w:rsid w:val="00990F37"/>
    <w:rsid w:val="009A21A9"/>
    <w:rsid w:val="009A3167"/>
    <w:rsid w:val="009A54F5"/>
    <w:rsid w:val="009C739F"/>
    <w:rsid w:val="009D4727"/>
    <w:rsid w:val="009E25F9"/>
    <w:rsid w:val="009E3F03"/>
    <w:rsid w:val="009E584D"/>
    <w:rsid w:val="009E5DC1"/>
    <w:rsid w:val="009F1BB5"/>
    <w:rsid w:val="009F36A0"/>
    <w:rsid w:val="00A257B0"/>
    <w:rsid w:val="00A259BC"/>
    <w:rsid w:val="00A26CC3"/>
    <w:rsid w:val="00A32DED"/>
    <w:rsid w:val="00A32E71"/>
    <w:rsid w:val="00A3392B"/>
    <w:rsid w:val="00A3492F"/>
    <w:rsid w:val="00A557D0"/>
    <w:rsid w:val="00A5717F"/>
    <w:rsid w:val="00A57E78"/>
    <w:rsid w:val="00A61203"/>
    <w:rsid w:val="00A61D9E"/>
    <w:rsid w:val="00A65580"/>
    <w:rsid w:val="00A67A42"/>
    <w:rsid w:val="00A707AC"/>
    <w:rsid w:val="00A72BD6"/>
    <w:rsid w:val="00A72DB9"/>
    <w:rsid w:val="00A82AFB"/>
    <w:rsid w:val="00A86709"/>
    <w:rsid w:val="00A91A08"/>
    <w:rsid w:val="00AA5D42"/>
    <w:rsid w:val="00AA7B8C"/>
    <w:rsid w:val="00AC1E79"/>
    <w:rsid w:val="00AE2751"/>
    <w:rsid w:val="00AE5807"/>
    <w:rsid w:val="00AE59EA"/>
    <w:rsid w:val="00AE5BCA"/>
    <w:rsid w:val="00AE7547"/>
    <w:rsid w:val="00B00D26"/>
    <w:rsid w:val="00B11ACC"/>
    <w:rsid w:val="00B13556"/>
    <w:rsid w:val="00B15D76"/>
    <w:rsid w:val="00B17D5D"/>
    <w:rsid w:val="00B22562"/>
    <w:rsid w:val="00B2680F"/>
    <w:rsid w:val="00B37831"/>
    <w:rsid w:val="00B405CF"/>
    <w:rsid w:val="00B4091E"/>
    <w:rsid w:val="00B40F57"/>
    <w:rsid w:val="00B564D8"/>
    <w:rsid w:val="00B564F3"/>
    <w:rsid w:val="00B81E1D"/>
    <w:rsid w:val="00B86C0C"/>
    <w:rsid w:val="00B91F95"/>
    <w:rsid w:val="00BA0C8F"/>
    <w:rsid w:val="00BA590C"/>
    <w:rsid w:val="00BA7810"/>
    <w:rsid w:val="00BB4DDD"/>
    <w:rsid w:val="00BC0844"/>
    <w:rsid w:val="00BC193F"/>
    <w:rsid w:val="00BC3310"/>
    <w:rsid w:val="00BC3FCD"/>
    <w:rsid w:val="00BD1DD8"/>
    <w:rsid w:val="00BE0B84"/>
    <w:rsid w:val="00BE36CC"/>
    <w:rsid w:val="00BE5F92"/>
    <w:rsid w:val="00BE686C"/>
    <w:rsid w:val="00BF2D2A"/>
    <w:rsid w:val="00BF6931"/>
    <w:rsid w:val="00C035E6"/>
    <w:rsid w:val="00C03F28"/>
    <w:rsid w:val="00C12F8B"/>
    <w:rsid w:val="00C1528A"/>
    <w:rsid w:val="00C207E7"/>
    <w:rsid w:val="00C24839"/>
    <w:rsid w:val="00C277FF"/>
    <w:rsid w:val="00C31678"/>
    <w:rsid w:val="00C33686"/>
    <w:rsid w:val="00C43790"/>
    <w:rsid w:val="00C44337"/>
    <w:rsid w:val="00C443C7"/>
    <w:rsid w:val="00C5100F"/>
    <w:rsid w:val="00C52D9C"/>
    <w:rsid w:val="00C53BE3"/>
    <w:rsid w:val="00C63C4A"/>
    <w:rsid w:val="00C6583B"/>
    <w:rsid w:val="00C7070F"/>
    <w:rsid w:val="00C71A48"/>
    <w:rsid w:val="00C75A27"/>
    <w:rsid w:val="00C83515"/>
    <w:rsid w:val="00CA6182"/>
    <w:rsid w:val="00CB2904"/>
    <w:rsid w:val="00CB6F80"/>
    <w:rsid w:val="00CB784D"/>
    <w:rsid w:val="00CC1FE0"/>
    <w:rsid w:val="00CC2E7D"/>
    <w:rsid w:val="00CC475C"/>
    <w:rsid w:val="00CD75AF"/>
    <w:rsid w:val="00CE2151"/>
    <w:rsid w:val="00CE4D71"/>
    <w:rsid w:val="00CE51C7"/>
    <w:rsid w:val="00CE6BD2"/>
    <w:rsid w:val="00CF3D44"/>
    <w:rsid w:val="00CF7F11"/>
    <w:rsid w:val="00D0783B"/>
    <w:rsid w:val="00D11E8C"/>
    <w:rsid w:val="00D1363B"/>
    <w:rsid w:val="00D167D4"/>
    <w:rsid w:val="00D17867"/>
    <w:rsid w:val="00D23B35"/>
    <w:rsid w:val="00D3119B"/>
    <w:rsid w:val="00D33679"/>
    <w:rsid w:val="00D35708"/>
    <w:rsid w:val="00D402E3"/>
    <w:rsid w:val="00D445FE"/>
    <w:rsid w:val="00D63D66"/>
    <w:rsid w:val="00D66DB1"/>
    <w:rsid w:val="00D71296"/>
    <w:rsid w:val="00D71A48"/>
    <w:rsid w:val="00D947E0"/>
    <w:rsid w:val="00D94A68"/>
    <w:rsid w:val="00D958FF"/>
    <w:rsid w:val="00DA114E"/>
    <w:rsid w:val="00DA3B6B"/>
    <w:rsid w:val="00DB4CCB"/>
    <w:rsid w:val="00DC111D"/>
    <w:rsid w:val="00DC1BA0"/>
    <w:rsid w:val="00DD4C57"/>
    <w:rsid w:val="00DE6F01"/>
    <w:rsid w:val="00DE77F8"/>
    <w:rsid w:val="00E14A4C"/>
    <w:rsid w:val="00E1724B"/>
    <w:rsid w:val="00E20984"/>
    <w:rsid w:val="00E23E26"/>
    <w:rsid w:val="00E3082F"/>
    <w:rsid w:val="00E31332"/>
    <w:rsid w:val="00E37742"/>
    <w:rsid w:val="00E4491C"/>
    <w:rsid w:val="00E453A2"/>
    <w:rsid w:val="00E52FCB"/>
    <w:rsid w:val="00E53E81"/>
    <w:rsid w:val="00E60FAA"/>
    <w:rsid w:val="00E62C49"/>
    <w:rsid w:val="00E64338"/>
    <w:rsid w:val="00E648C1"/>
    <w:rsid w:val="00E65C68"/>
    <w:rsid w:val="00E66DAD"/>
    <w:rsid w:val="00E67847"/>
    <w:rsid w:val="00E70034"/>
    <w:rsid w:val="00E715A4"/>
    <w:rsid w:val="00E93C12"/>
    <w:rsid w:val="00EA130E"/>
    <w:rsid w:val="00EA5E54"/>
    <w:rsid w:val="00EB23A7"/>
    <w:rsid w:val="00EB3ECD"/>
    <w:rsid w:val="00ED330B"/>
    <w:rsid w:val="00ED3B1D"/>
    <w:rsid w:val="00ED554A"/>
    <w:rsid w:val="00ED58B8"/>
    <w:rsid w:val="00EE7575"/>
    <w:rsid w:val="00EE7612"/>
    <w:rsid w:val="00F00313"/>
    <w:rsid w:val="00F04171"/>
    <w:rsid w:val="00F05BDF"/>
    <w:rsid w:val="00F13612"/>
    <w:rsid w:val="00F13DF0"/>
    <w:rsid w:val="00F17DCA"/>
    <w:rsid w:val="00F2265F"/>
    <w:rsid w:val="00F22D1B"/>
    <w:rsid w:val="00F41742"/>
    <w:rsid w:val="00F41DD3"/>
    <w:rsid w:val="00F47B6A"/>
    <w:rsid w:val="00F52CA6"/>
    <w:rsid w:val="00F55419"/>
    <w:rsid w:val="00F56A9B"/>
    <w:rsid w:val="00F5781F"/>
    <w:rsid w:val="00F66024"/>
    <w:rsid w:val="00F67B1E"/>
    <w:rsid w:val="00F74FA6"/>
    <w:rsid w:val="00F828A0"/>
    <w:rsid w:val="00F86F14"/>
    <w:rsid w:val="00F87F0C"/>
    <w:rsid w:val="00F93069"/>
    <w:rsid w:val="00F952C2"/>
    <w:rsid w:val="00F96544"/>
    <w:rsid w:val="00FA1793"/>
    <w:rsid w:val="00FA45EE"/>
    <w:rsid w:val="00FA5733"/>
    <w:rsid w:val="00FB1777"/>
    <w:rsid w:val="00FB2242"/>
    <w:rsid w:val="00FB630C"/>
    <w:rsid w:val="00FC09A0"/>
    <w:rsid w:val="00FC70FE"/>
    <w:rsid w:val="00FD0B07"/>
    <w:rsid w:val="00FD5B18"/>
    <w:rsid w:val="00FD5CF6"/>
    <w:rsid w:val="00FD6274"/>
    <w:rsid w:val="00FE07CD"/>
    <w:rsid w:val="00FF471C"/>
    <w:rsid w:val="00FF6B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608E46"/>
  <w15:docId w15:val="{08A98AA1-C32E-4A61-8979-31B51819B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621"/>
    <w:pPr>
      <w:spacing w:line="256" w:lineRule="auto"/>
    </w:pPr>
    <w:rPr>
      <w:rFonts w:ascii="Calibri" w:eastAsia="Calibri" w:hAnsi="Calibri" w:cs="Times New Roman"/>
    </w:rPr>
  </w:style>
  <w:style w:type="paragraph" w:styleId="Heading1">
    <w:name w:val="heading 1"/>
    <w:basedOn w:val="Normal"/>
    <w:next w:val="Normal"/>
    <w:link w:val="Heading1Char"/>
    <w:uiPriority w:val="9"/>
    <w:qFormat/>
    <w:rsid w:val="00BE36CC"/>
    <w:pPr>
      <w:keepNext/>
      <w:keepLines/>
      <w:spacing w:before="360" w:after="0" w:line="480"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481546"/>
    <w:pPr>
      <w:keepNext/>
      <w:keepLines/>
      <w:spacing w:before="40"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2621"/>
    <w:pPr>
      <w:ind w:left="720"/>
      <w:contextualSpacing/>
    </w:pPr>
  </w:style>
  <w:style w:type="paragraph" w:styleId="FootnoteText">
    <w:name w:val="footnote text"/>
    <w:basedOn w:val="Normal"/>
    <w:link w:val="FootnoteTextChar"/>
    <w:uiPriority w:val="99"/>
    <w:unhideWhenUsed/>
    <w:rsid w:val="005634EA"/>
    <w:pPr>
      <w:spacing w:after="0" w:line="240" w:lineRule="auto"/>
    </w:pPr>
    <w:rPr>
      <w:sz w:val="20"/>
      <w:szCs w:val="20"/>
    </w:rPr>
  </w:style>
  <w:style w:type="character" w:customStyle="1" w:styleId="FootnoteTextChar">
    <w:name w:val="Footnote Text Char"/>
    <w:basedOn w:val="DefaultParagraphFont"/>
    <w:link w:val="FootnoteText"/>
    <w:uiPriority w:val="99"/>
    <w:rsid w:val="005634E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634EA"/>
    <w:rPr>
      <w:vertAlign w:val="superscript"/>
    </w:rPr>
  </w:style>
  <w:style w:type="character" w:styleId="Hyperlink">
    <w:name w:val="Hyperlink"/>
    <w:basedOn w:val="DefaultParagraphFont"/>
    <w:uiPriority w:val="99"/>
    <w:unhideWhenUsed/>
    <w:rsid w:val="00B86C0C"/>
    <w:rPr>
      <w:color w:val="0563C1" w:themeColor="hyperlink"/>
      <w:u w:val="single"/>
    </w:rPr>
  </w:style>
  <w:style w:type="paragraph" w:styleId="NormalWeb">
    <w:name w:val="Normal (Web)"/>
    <w:basedOn w:val="Normal"/>
    <w:uiPriority w:val="99"/>
    <w:unhideWhenUsed/>
    <w:rsid w:val="004445E2"/>
    <w:pPr>
      <w:spacing w:before="100" w:beforeAutospacing="1" w:after="100" w:afterAutospacing="1" w:line="240" w:lineRule="auto"/>
    </w:pPr>
    <w:rPr>
      <w:rFonts w:ascii="Times New Roman" w:eastAsia="Times New Roman" w:hAnsi="Times New Roman"/>
      <w:sz w:val="24"/>
      <w:szCs w:val="24"/>
    </w:rPr>
  </w:style>
  <w:style w:type="table" w:customStyle="1" w:styleId="TableGrid">
    <w:name w:val="TableGrid"/>
    <w:rsid w:val="00542A6C"/>
    <w:pPr>
      <w:spacing w:after="0" w:line="240" w:lineRule="auto"/>
    </w:pPr>
    <w:rPr>
      <w:rFonts w:eastAsiaTheme="minorEastAsia"/>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394109"/>
    <w:rPr>
      <w:color w:val="605E5C"/>
      <w:shd w:val="clear" w:color="auto" w:fill="E1DFDD"/>
    </w:rPr>
  </w:style>
  <w:style w:type="character" w:customStyle="1" w:styleId="overflow-hidden">
    <w:name w:val="overflow-hidden"/>
    <w:basedOn w:val="DefaultParagraphFont"/>
    <w:rsid w:val="00394109"/>
  </w:style>
  <w:style w:type="paragraph" w:styleId="Header">
    <w:name w:val="header"/>
    <w:basedOn w:val="Normal"/>
    <w:link w:val="HeaderChar"/>
    <w:uiPriority w:val="99"/>
    <w:unhideWhenUsed/>
    <w:rsid w:val="004B07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E9"/>
    <w:rPr>
      <w:rFonts w:ascii="Calibri" w:eastAsia="Calibri" w:hAnsi="Calibri" w:cs="Times New Roman"/>
    </w:rPr>
  </w:style>
  <w:style w:type="paragraph" w:styleId="Footer">
    <w:name w:val="footer"/>
    <w:basedOn w:val="Normal"/>
    <w:link w:val="FooterChar"/>
    <w:uiPriority w:val="99"/>
    <w:unhideWhenUsed/>
    <w:rsid w:val="004B07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E9"/>
    <w:rPr>
      <w:rFonts w:ascii="Calibri" w:eastAsia="Calibri" w:hAnsi="Calibri" w:cs="Times New Roman"/>
    </w:rPr>
  </w:style>
  <w:style w:type="paragraph" w:styleId="BalloonText">
    <w:name w:val="Balloon Text"/>
    <w:basedOn w:val="Normal"/>
    <w:link w:val="BalloonTextChar"/>
    <w:uiPriority w:val="99"/>
    <w:semiHidden/>
    <w:unhideWhenUsed/>
    <w:rsid w:val="00D94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7E0"/>
    <w:rPr>
      <w:rFonts w:ascii="Tahoma" w:eastAsia="Calibri" w:hAnsi="Tahoma" w:cs="Tahoma"/>
      <w:sz w:val="16"/>
      <w:szCs w:val="16"/>
    </w:rPr>
  </w:style>
  <w:style w:type="character" w:styleId="Strong">
    <w:name w:val="Strong"/>
    <w:basedOn w:val="DefaultParagraphFont"/>
    <w:uiPriority w:val="22"/>
    <w:qFormat/>
    <w:rsid w:val="004D7319"/>
    <w:rPr>
      <w:b/>
      <w:bCs/>
    </w:rPr>
  </w:style>
  <w:style w:type="paragraph" w:styleId="Bibliography">
    <w:name w:val="Bibliography"/>
    <w:basedOn w:val="Normal"/>
    <w:next w:val="Normal"/>
    <w:uiPriority w:val="37"/>
    <w:unhideWhenUsed/>
    <w:rsid w:val="004F0842"/>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BE36CC"/>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81546"/>
    <w:rPr>
      <w:rFonts w:ascii="Times New Roman" w:eastAsiaTheme="majorEastAsia" w:hAnsi="Times New Roman" w:cstheme="majorBidi"/>
      <w:b/>
      <w:sz w:val="24"/>
      <w:szCs w:val="26"/>
    </w:rPr>
  </w:style>
  <w:style w:type="paragraph" w:styleId="NoSpacing">
    <w:name w:val="No Spacing"/>
    <w:uiPriority w:val="1"/>
    <w:qFormat/>
    <w:rsid w:val="004239EB"/>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595946">
      <w:bodyDiv w:val="1"/>
      <w:marLeft w:val="0"/>
      <w:marRight w:val="0"/>
      <w:marTop w:val="0"/>
      <w:marBottom w:val="0"/>
      <w:divBdr>
        <w:top w:val="none" w:sz="0" w:space="0" w:color="auto"/>
        <w:left w:val="none" w:sz="0" w:space="0" w:color="auto"/>
        <w:bottom w:val="none" w:sz="0" w:space="0" w:color="auto"/>
        <w:right w:val="none" w:sz="0" w:space="0" w:color="auto"/>
      </w:divBdr>
    </w:div>
    <w:div w:id="165442919">
      <w:bodyDiv w:val="1"/>
      <w:marLeft w:val="0"/>
      <w:marRight w:val="0"/>
      <w:marTop w:val="0"/>
      <w:marBottom w:val="0"/>
      <w:divBdr>
        <w:top w:val="none" w:sz="0" w:space="0" w:color="auto"/>
        <w:left w:val="none" w:sz="0" w:space="0" w:color="auto"/>
        <w:bottom w:val="none" w:sz="0" w:space="0" w:color="auto"/>
        <w:right w:val="none" w:sz="0" w:space="0" w:color="auto"/>
      </w:divBdr>
    </w:div>
    <w:div w:id="186450969">
      <w:bodyDiv w:val="1"/>
      <w:marLeft w:val="0"/>
      <w:marRight w:val="0"/>
      <w:marTop w:val="0"/>
      <w:marBottom w:val="0"/>
      <w:divBdr>
        <w:top w:val="none" w:sz="0" w:space="0" w:color="auto"/>
        <w:left w:val="none" w:sz="0" w:space="0" w:color="auto"/>
        <w:bottom w:val="none" w:sz="0" w:space="0" w:color="auto"/>
        <w:right w:val="none" w:sz="0" w:space="0" w:color="auto"/>
      </w:divBdr>
    </w:div>
    <w:div w:id="187842651">
      <w:bodyDiv w:val="1"/>
      <w:marLeft w:val="0"/>
      <w:marRight w:val="0"/>
      <w:marTop w:val="0"/>
      <w:marBottom w:val="0"/>
      <w:divBdr>
        <w:top w:val="none" w:sz="0" w:space="0" w:color="auto"/>
        <w:left w:val="none" w:sz="0" w:space="0" w:color="auto"/>
        <w:bottom w:val="none" w:sz="0" w:space="0" w:color="auto"/>
        <w:right w:val="none" w:sz="0" w:space="0" w:color="auto"/>
      </w:divBdr>
    </w:div>
    <w:div w:id="199053495">
      <w:bodyDiv w:val="1"/>
      <w:marLeft w:val="0"/>
      <w:marRight w:val="0"/>
      <w:marTop w:val="0"/>
      <w:marBottom w:val="0"/>
      <w:divBdr>
        <w:top w:val="none" w:sz="0" w:space="0" w:color="auto"/>
        <w:left w:val="none" w:sz="0" w:space="0" w:color="auto"/>
        <w:bottom w:val="none" w:sz="0" w:space="0" w:color="auto"/>
        <w:right w:val="none" w:sz="0" w:space="0" w:color="auto"/>
      </w:divBdr>
    </w:div>
    <w:div w:id="201328783">
      <w:bodyDiv w:val="1"/>
      <w:marLeft w:val="0"/>
      <w:marRight w:val="0"/>
      <w:marTop w:val="0"/>
      <w:marBottom w:val="0"/>
      <w:divBdr>
        <w:top w:val="none" w:sz="0" w:space="0" w:color="auto"/>
        <w:left w:val="none" w:sz="0" w:space="0" w:color="auto"/>
        <w:bottom w:val="none" w:sz="0" w:space="0" w:color="auto"/>
        <w:right w:val="none" w:sz="0" w:space="0" w:color="auto"/>
      </w:divBdr>
    </w:div>
    <w:div w:id="282423648">
      <w:bodyDiv w:val="1"/>
      <w:marLeft w:val="0"/>
      <w:marRight w:val="0"/>
      <w:marTop w:val="0"/>
      <w:marBottom w:val="0"/>
      <w:divBdr>
        <w:top w:val="none" w:sz="0" w:space="0" w:color="auto"/>
        <w:left w:val="none" w:sz="0" w:space="0" w:color="auto"/>
        <w:bottom w:val="none" w:sz="0" w:space="0" w:color="auto"/>
        <w:right w:val="none" w:sz="0" w:space="0" w:color="auto"/>
      </w:divBdr>
    </w:div>
    <w:div w:id="503014602">
      <w:bodyDiv w:val="1"/>
      <w:marLeft w:val="0"/>
      <w:marRight w:val="0"/>
      <w:marTop w:val="0"/>
      <w:marBottom w:val="0"/>
      <w:divBdr>
        <w:top w:val="none" w:sz="0" w:space="0" w:color="auto"/>
        <w:left w:val="none" w:sz="0" w:space="0" w:color="auto"/>
        <w:bottom w:val="none" w:sz="0" w:space="0" w:color="auto"/>
        <w:right w:val="none" w:sz="0" w:space="0" w:color="auto"/>
      </w:divBdr>
    </w:div>
    <w:div w:id="736127537">
      <w:bodyDiv w:val="1"/>
      <w:marLeft w:val="0"/>
      <w:marRight w:val="0"/>
      <w:marTop w:val="0"/>
      <w:marBottom w:val="0"/>
      <w:divBdr>
        <w:top w:val="none" w:sz="0" w:space="0" w:color="auto"/>
        <w:left w:val="none" w:sz="0" w:space="0" w:color="auto"/>
        <w:bottom w:val="none" w:sz="0" w:space="0" w:color="auto"/>
        <w:right w:val="none" w:sz="0" w:space="0" w:color="auto"/>
      </w:divBdr>
    </w:div>
    <w:div w:id="1006716087">
      <w:bodyDiv w:val="1"/>
      <w:marLeft w:val="0"/>
      <w:marRight w:val="0"/>
      <w:marTop w:val="0"/>
      <w:marBottom w:val="0"/>
      <w:divBdr>
        <w:top w:val="none" w:sz="0" w:space="0" w:color="auto"/>
        <w:left w:val="none" w:sz="0" w:space="0" w:color="auto"/>
        <w:bottom w:val="none" w:sz="0" w:space="0" w:color="auto"/>
        <w:right w:val="none" w:sz="0" w:space="0" w:color="auto"/>
      </w:divBdr>
    </w:div>
    <w:div w:id="1120416062">
      <w:bodyDiv w:val="1"/>
      <w:marLeft w:val="0"/>
      <w:marRight w:val="0"/>
      <w:marTop w:val="0"/>
      <w:marBottom w:val="0"/>
      <w:divBdr>
        <w:top w:val="none" w:sz="0" w:space="0" w:color="auto"/>
        <w:left w:val="none" w:sz="0" w:space="0" w:color="auto"/>
        <w:bottom w:val="none" w:sz="0" w:space="0" w:color="auto"/>
        <w:right w:val="none" w:sz="0" w:space="0" w:color="auto"/>
      </w:divBdr>
    </w:div>
    <w:div w:id="1177574673">
      <w:bodyDiv w:val="1"/>
      <w:marLeft w:val="0"/>
      <w:marRight w:val="0"/>
      <w:marTop w:val="0"/>
      <w:marBottom w:val="0"/>
      <w:divBdr>
        <w:top w:val="none" w:sz="0" w:space="0" w:color="auto"/>
        <w:left w:val="none" w:sz="0" w:space="0" w:color="auto"/>
        <w:bottom w:val="none" w:sz="0" w:space="0" w:color="auto"/>
        <w:right w:val="none" w:sz="0" w:space="0" w:color="auto"/>
      </w:divBdr>
      <w:divsChild>
        <w:div w:id="1002777759">
          <w:marLeft w:val="0"/>
          <w:marRight w:val="0"/>
          <w:marTop w:val="0"/>
          <w:marBottom w:val="0"/>
          <w:divBdr>
            <w:top w:val="none" w:sz="0" w:space="0" w:color="auto"/>
            <w:left w:val="none" w:sz="0" w:space="0" w:color="auto"/>
            <w:bottom w:val="none" w:sz="0" w:space="0" w:color="auto"/>
            <w:right w:val="none" w:sz="0" w:space="0" w:color="auto"/>
          </w:divBdr>
          <w:divsChild>
            <w:div w:id="276520895">
              <w:marLeft w:val="0"/>
              <w:marRight w:val="0"/>
              <w:marTop w:val="0"/>
              <w:marBottom w:val="0"/>
              <w:divBdr>
                <w:top w:val="none" w:sz="0" w:space="0" w:color="auto"/>
                <w:left w:val="none" w:sz="0" w:space="0" w:color="auto"/>
                <w:bottom w:val="none" w:sz="0" w:space="0" w:color="auto"/>
                <w:right w:val="none" w:sz="0" w:space="0" w:color="auto"/>
              </w:divBdr>
              <w:divsChild>
                <w:div w:id="722098553">
                  <w:marLeft w:val="0"/>
                  <w:marRight w:val="0"/>
                  <w:marTop w:val="0"/>
                  <w:marBottom w:val="0"/>
                  <w:divBdr>
                    <w:top w:val="none" w:sz="0" w:space="0" w:color="auto"/>
                    <w:left w:val="none" w:sz="0" w:space="0" w:color="auto"/>
                    <w:bottom w:val="none" w:sz="0" w:space="0" w:color="auto"/>
                    <w:right w:val="none" w:sz="0" w:space="0" w:color="auto"/>
                  </w:divBdr>
                  <w:divsChild>
                    <w:div w:id="62712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729286">
          <w:marLeft w:val="0"/>
          <w:marRight w:val="0"/>
          <w:marTop w:val="0"/>
          <w:marBottom w:val="0"/>
          <w:divBdr>
            <w:top w:val="none" w:sz="0" w:space="0" w:color="auto"/>
            <w:left w:val="none" w:sz="0" w:space="0" w:color="auto"/>
            <w:bottom w:val="none" w:sz="0" w:space="0" w:color="auto"/>
            <w:right w:val="none" w:sz="0" w:space="0" w:color="auto"/>
          </w:divBdr>
          <w:divsChild>
            <w:div w:id="518738190">
              <w:marLeft w:val="0"/>
              <w:marRight w:val="0"/>
              <w:marTop w:val="0"/>
              <w:marBottom w:val="0"/>
              <w:divBdr>
                <w:top w:val="none" w:sz="0" w:space="0" w:color="auto"/>
                <w:left w:val="none" w:sz="0" w:space="0" w:color="auto"/>
                <w:bottom w:val="none" w:sz="0" w:space="0" w:color="auto"/>
                <w:right w:val="none" w:sz="0" w:space="0" w:color="auto"/>
              </w:divBdr>
              <w:divsChild>
                <w:div w:id="2131119887">
                  <w:marLeft w:val="0"/>
                  <w:marRight w:val="0"/>
                  <w:marTop w:val="0"/>
                  <w:marBottom w:val="0"/>
                  <w:divBdr>
                    <w:top w:val="none" w:sz="0" w:space="0" w:color="auto"/>
                    <w:left w:val="none" w:sz="0" w:space="0" w:color="auto"/>
                    <w:bottom w:val="none" w:sz="0" w:space="0" w:color="auto"/>
                    <w:right w:val="none" w:sz="0" w:space="0" w:color="auto"/>
                  </w:divBdr>
                  <w:divsChild>
                    <w:div w:id="166836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61579">
      <w:bodyDiv w:val="1"/>
      <w:marLeft w:val="0"/>
      <w:marRight w:val="0"/>
      <w:marTop w:val="0"/>
      <w:marBottom w:val="0"/>
      <w:divBdr>
        <w:top w:val="none" w:sz="0" w:space="0" w:color="auto"/>
        <w:left w:val="none" w:sz="0" w:space="0" w:color="auto"/>
        <w:bottom w:val="none" w:sz="0" w:space="0" w:color="auto"/>
        <w:right w:val="none" w:sz="0" w:space="0" w:color="auto"/>
      </w:divBdr>
    </w:div>
    <w:div w:id="1434786836">
      <w:bodyDiv w:val="1"/>
      <w:marLeft w:val="0"/>
      <w:marRight w:val="0"/>
      <w:marTop w:val="0"/>
      <w:marBottom w:val="0"/>
      <w:divBdr>
        <w:top w:val="none" w:sz="0" w:space="0" w:color="auto"/>
        <w:left w:val="none" w:sz="0" w:space="0" w:color="auto"/>
        <w:bottom w:val="none" w:sz="0" w:space="0" w:color="auto"/>
        <w:right w:val="none" w:sz="0" w:space="0" w:color="auto"/>
      </w:divBdr>
    </w:div>
    <w:div w:id="1449352242">
      <w:bodyDiv w:val="1"/>
      <w:marLeft w:val="0"/>
      <w:marRight w:val="0"/>
      <w:marTop w:val="0"/>
      <w:marBottom w:val="0"/>
      <w:divBdr>
        <w:top w:val="none" w:sz="0" w:space="0" w:color="auto"/>
        <w:left w:val="none" w:sz="0" w:space="0" w:color="auto"/>
        <w:bottom w:val="none" w:sz="0" w:space="0" w:color="auto"/>
        <w:right w:val="none" w:sz="0" w:space="0" w:color="auto"/>
      </w:divBdr>
    </w:div>
    <w:div w:id="165598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0B15E-9E66-44C9-AE3F-A4CA0C3C4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10</Pages>
  <Words>2625</Words>
  <Characters>1496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lubusiness10@gmail.com</dc:creator>
  <cp:keywords/>
  <dc:description/>
  <cp:lastModifiedBy>odi kiki</cp:lastModifiedBy>
  <cp:revision>243</cp:revision>
  <dcterms:created xsi:type="dcterms:W3CDTF">2025-02-03T11:41:00Z</dcterms:created>
  <dcterms:modified xsi:type="dcterms:W3CDTF">2025-10-2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d359b73d-39f1-39f2-beca-09bc7d320d9f</vt:lpwstr>
  </property>
  <property fmtid="{D5CDD505-2E9C-101B-9397-08002B2CF9AE}" pid="25" name="ZOTERO_PREF_1">
    <vt:lpwstr>&lt;data data-version="3" zotero-version="7.0.27"&gt;&lt;session id="0TUgu9bz"/&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